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DDC8D1" w14:textId="77777777" w:rsidR="0049760B" w:rsidRPr="0049760B" w:rsidRDefault="0049760B" w:rsidP="0049760B">
      <w:pPr>
        <w:rPr>
          <w:lang w:val="en-US"/>
        </w:rPr>
      </w:pPr>
      <w:r>
        <w:t>﻿</w:t>
      </w:r>
      <w:r w:rsidRPr="0049760B">
        <w:rPr>
          <w:lang w:val="en-US"/>
        </w:rPr>
        <w:t>\subsection{</w:t>
      </w:r>
      <w:commentRangeStart w:id="0"/>
      <w:r w:rsidRPr="0049760B">
        <w:rPr>
          <w:b/>
          <w:bCs/>
          <w:lang w:val="en-US"/>
        </w:rPr>
        <w:t>Removal of Rvs167, not Vps1,  results in reduced coat movement</w:t>
      </w:r>
      <w:commentRangeEnd w:id="0"/>
      <w:r w:rsidR="00820944">
        <w:rPr>
          <w:rStyle w:val="CommentReference"/>
        </w:rPr>
        <w:commentReference w:id="0"/>
      </w:r>
      <w:r w:rsidRPr="0049760B">
        <w:rPr>
          <w:b/>
          <w:bCs/>
          <w:lang w:val="en-US"/>
        </w:rPr>
        <w:t>}</w:t>
      </w:r>
    </w:p>
    <w:p w14:paraId="6D6DBAE3" w14:textId="77777777" w:rsidR="0049760B" w:rsidRPr="0049760B" w:rsidRDefault="0049760B" w:rsidP="0049760B">
      <w:pPr>
        <w:rPr>
          <w:lang w:val="en-US"/>
        </w:rPr>
      </w:pPr>
    </w:p>
    <w:p w14:paraId="1BB92823" w14:textId="4AD5213F" w:rsidR="0072196F" w:rsidRDefault="0049760B" w:rsidP="0049760B">
      <w:pPr>
        <w:rPr>
          <w:ins w:id="1" w:author="Deepikaa Menon" w:date="2020-08-18T16:04:00Z"/>
          <w:lang w:val="en-US"/>
        </w:rPr>
      </w:pPr>
      <w:commentRangeStart w:id="2"/>
      <w:r w:rsidRPr="0049760B">
        <w:rPr>
          <w:lang w:val="en-US"/>
        </w:rPr>
        <w:t>Yeast</w:t>
      </w:r>
      <w:commentRangeEnd w:id="2"/>
      <w:r w:rsidR="00820944">
        <w:rPr>
          <w:rStyle w:val="CommentReference"/>
        </w:rPr>
        <w:commentReference w:id="2"/>
      </w:r>
      <w:r w:rsidRPr="0049760B">
        <w:rPr>
          <w:lang w:val="en-US"/>
        </w:rPr>
        <w:t xml:space="preserve"> Dynamin-like protein Vps1 does </w:t>
      </w:r>
      <w:commentRangeStart w:id="3"/>
      <w:r w:rsidRPr="0049760B">
        <w:rPr>
          <w:lang w:val="en-US"/>
        </w:rPr>
        <w:t xml:space="preserve">not contain </w:t>
      </w:r>
      <w:ins w:id="4" w:author="Deepikaa Menon" w:date="2020-08-18T16:27:00Z">
        <w:r w:rsidR="00175F46">
          <w:rPr>
            <w:lang w:val="en-US"/>
          </w:rPr>
          <w:t xml:space="preserve">a </w:t>
        </w:r>
      </w:ins>
      <w:r w:rsidRPr="0049760B">
        <w:rPr>
          <w:lang w:val="en-US"/>
        </w:rPr>
        <w:t>Proline Rich Domain</w:t>
      </w:r>
      <w:commentRangeEnd w:id="3"/>
      <w:r w:rsidR="001F4543">
        <w:rPr>
          <w:rStyle w:val="CommentReference"/>
        </w:rPr>
        <w:commentReference w:id="3"/>
      </w:r>
      <w:r w:rsidRPr="0049760B">
        <w:rPr>
          <w:lang w:val="en-US"/>
        </w:rPr>
        <w:t xml:space="preserve">, which in mammalian cells is required for recruitment to endocytic sites (ref Grabs et al., 1997; </w:t>
      </w:r>
      <w:proofErr w:type="spellStart"/>
      <w:r w:rsidRPr="0049760B">
        <w:rPr>
          <w:lang w:val="en-US"/>
        </w:rPr>
        <w:t>Cestra</w:t>
      </w:r>
      <w:proofErr w:type="spellEnd"/>
      <w:r w:rsidRPr="0049760B">
        <w:rPr>
          <w:lang w:val="en-US"/>
        </w:rPr>
        <w:t xml:space="preserve"> et al., 1999; </w:t>
      </w:r>
      <w:proofErr w:type="spellStart"/>
      <w:r w:rsidRPr="0049760B">
        <w:rPr>
          <w:lang w:val="en-US"/>
        </w:rPr>
        <w:t>Farsad</w:t>
      </w:r>
      <w:proofErr w:type="spellEnd"/>
      <w:r w:rsidRPr="0049760B">
        <w:rPr>
          <w:lang w:val="en-US"/>
        </w:rPr>
        <w:t xml:space="preserve"> et al., 2001; Meinecke et al., 2013). </w:t>
      </w:r>
      <w:ins w:id="5" w:author="Deepikaa Menon" w:date="2020-08-18T15:58:00Z">
        <w:r w:rsidR="004B2221">
          <w:rPr>
            <w:lang w:val="en-US"/>
          </w:rPr>
          <w:t>In spite of th</w:t>
        </w:r>
      </w:ins>
      <w:ins w:id="6" w:author="Deepikaa Menon" w:date="2020-08-18T15:59:00Z">
        <w:r w:rsidR="004B2221">
          <w:rPr>
            <w:lang w:val="en-US"/>
          </w:rPr>
          <w:t>e lack of</w:t>
        </w:r>
      </w:ins>
      <w:ins w:id="7" w:author="Deepikaa Menon" w:date="2020-08-18T16:25:00Z">
        <w:r w:rsidR="00751523">
          <w:rPr>
            <w:lang w:val="en-US"/>
          </w:rPr>
          <w:t xml:space="preserve"> </w:t>
        </w:r>
      </w:ins>
      <w:ins w:id="8" w:author="Deepikaa Menon" w:date="2020-08-18T16:36:00Z">
        <w:r w:rsidR="0096064A">
          <w:rPr>
            <w:lang w:val="en-US"/>
          </w:rPr>
          <w:t>a</w:t>
        </w:r>
      </w:ins>
      <w:ins w:id="9" w:author="Deepikaa Menon" w:date="2020-08-18T16:25:00Z">
        <w:r w:rsidR="00751523">
          <w:rPr>
            <w:lang w:val="en-US"/>
          </w:rPr>
          <w:t xml:space="preserve"> ster</w:t>
        </w:r>
      </w:ins>
      <w:ins w:id="10" w:author="Deepikaa Menon" w:date="2020-08-18T16:26:00Z">
        <w:r w:rsidR="00751523">
          <w:rPr>
            <w:lang w:val="en-US"/>
          </w:rPr>
          <w:t>e</w:t>
        </w:r>
      </w:ins>
      <w:ins w:id="11" w:author="Deepikaa Menon" w:date="2020-08-18T16:25:00Z">
        <w:r w:rsidR="00751523">
          <w:rPr>
            <w:lang w:val="en-US"/>
          </w:rPr>
          <w:t>otypical</w:t>
        </w:r>
      </w:ins>
      <w:ins w:id="12" w:author="Deepikaa Menon" w:date="2020-08-18T15:59:00Z">
        <w:r w:rsidR="004B2221">
          <w:rPr>
            <w:lang w:val="en-US"/>
          </w:rPr>
          <w:t xml:space="preserve"> interaction </w:t>
        </w:r>
      </w:ins>
      <w:ins w:id="13" w:author="Deepikaa Menon" w:date="2020-08-18T16:25:00Z">
        <w:r w:rsidR="007758B4">
          <w:rPr>
            <w:lang w:val="en-US"/>
          </w:rPr>
          <w:t>domain</w:t>
        </w:r>
      </w:ins>
      <w:ins w:id="14" w:author="Deepikaa Menon" w:date="2020-08-18T15:58:00Z">
        <w:r w:rsidR="004B2221">
          <w:rPr>
            <w:lang w:val="en-US"/>
          </w:rPr>
          <w:t>, s</w:t>
        </w:r>
      </w:ins>
      <w:commentRangeStart w:id="15"/>
      <w:r w:rsidRPr="0049760B">
        <w:rPr>
          <w:lang w:val="en-US"/>
        </w:rPr>
        <w:t>ome work</w:t>
      </w:r>
      <w:ins w:id="16" w:author="Deepikaa Menon" w:date="2020-08-18T16:07:00Z">
        <w:r w:rsidR="0026735D">
          <w:rPr>
            <w:lang w:val="en-US"/>
          </w:rPr>
          <w:t>s</w:t>
        </w:r>
      </w:ins>
      <w:r w:rsidRPr="0049760B">
        <w:rPr>
          <w:lang w:val="en-US"/>
        </w:rPr>
        <w:t xml:space="preserve"> </w:t>
      </w:r>
      <w:ins w:id="17" w:author="Deepikaa Menon" w:date="2020-08-18T16:07:00Z">
        <w:r w:rsidR="0026735D" w:rsidRPr="0049760B">
          <w:rPr>
            <w:lang w:val="en-US"/>
          </w:rPr>
          <w:t>ha</w:t>
        </w:r>
        <w:r w:rsidR="0026735D">
          <w:rPr>
            <w:lang w:val="en-US"/>
          </w:rPr>
          <w:t>ve</w:t>
        </w:r>
        <w:r w:rsidR="0026735D" w:rsidRPr="0049760B">
          <w:rPr>
            <w:lang w:val="en-US"/>
          </w:rPr>
          <w:t xml:space="preserve"> </w:t>
        </w:r>
      </w:ins>
      <w:r w:rsidRPr="0049760B">
        <w:rPr>
          <w:lang w:val="en-US"/>
        </w:rPr>
        <w:t xml:space="preserve">reported </w:t>
      </w:r>
      <w:commentRangeEnd w:id="15"/>
      <w:r w:rsidR="00FE0C43">
        <w:rPr>
          <w:rStyle w:val="CommentReference"/>
        </w:rPr>
        <w:commentReference w:id="15"/>
      </w:r>
      <w:r w:rsidRPr="0049760B">
        <w:rPr>
          <w:lang w:val="en-US"/>
        </w:rPr>
        <w:t xml:space="preserve">its recruitment </w:t>
      </w:r>
      <w:ins w:id="18" w:author="Deepikaa Menon" w:date="2020-08-18T16:26:00Z">
        <w:r w:rsidR="00524C2D">
          <w:rPr>
            <w:lang w:val="en-US"/>
          </w:rPr>
          <w:t>to</w:t>
        </w:r>
      </w:ins>
      <w:r w:rsidRPr="0049760B">
        <w:rPr>
          <w:lang w:val="en-US"/>
        </w:rPr>
        <w:t xml:space="preserve"> endocytic proteins</w:t>
      </w:r>
      <w:ins w:id="19" w:author="Deepikaa Menon" w:date="2020-08-18T16:26:00Z">
        <w:r w:rsidR="00524C2D">
          <w:rPr>
            <w:lang w:val="en-US"/>
          </w:rPr>
          <w:t>, including</w:t>
        </w:r>
      </w:ins>
      <w:ins w:id="20" w:author="Deepikaa Menon" w:date="2020-08-19T13:31:00Z">
        <w:r w:rsidR="00A53563">
          <w:rPr>
            <w:lang w:val="en-US"/>
          </w:rPr>
          <w:t xml:space="preserve"> to</w:t>
        </w:r>
      </w:ins>
      <w:ins w:id="21" w:author="Deepikaa Menon" w:date="2020-08-18T16:26:00Z">
        <w:r w:rsidR="00524C2D">
          <w:rPr>
            <w:lang w:val="en-US"/>
          </w:rPr>
          <w:t xml:space="preserve"> N-BAR protein Rvs167</w:t>
        </w:r>
      </w:ins>
      <w:r w:rsidRPr="0049760B">
        <w:rPr>
          <w:lang w:val="en-US"/>
        </w:rPr>
        <w:t xml:space="preserve"> </w:t>
      </w:r>
      <w:ins w:id="22" w:author="Deepikaa Menon" w:date="2020-08-18T16:00:00Z">
        <w:r w:rsidR="004B2221">
          <w:rPr>
            <w:lang w:val="en-US"/>
          </w:rPr>
          <w:fldChar w:fldCharType="begin" w:fldLock="1"/>
        </w:r>
      </w:ins>
      <w:r w:rsidR="007758B4">
        <w:rPr>
          <w:lang w:val="en-US"/>
        </w:rPr>
        <w:instrText>ADDIN CSL_CITATION {"citationItems":[{"id":"ITEM-1","itemData":{"DOI":"10.1016/J.EJCB.2010.02.002","ISSN":"0171-9335","abstract":"Mammalian dynamin is responsible for scission of endocytic vesicles from the plasma membrane. A previous study showed that Vps1, a yeast dynamin-like protein, plays an important role in pheromone receptor internalization (Yu and Cai, 2004; J. Cell Sci. 117, 3839–3853). However, the details of how Vps1 acts in various phases of endocytosis including early internalization of the endocytic vesicle are poorly understood. To investigate the potential roles of Vps1 in both endocytic vesicle formation/maturation on the plasma membrane and endocytic vesicle internalization, time-lapse fluorescent images of GFP-tagged endocytic markers in live cells were analyzed using a particle tracking software. The loss of Vps1 leads to a robust increase in the lifespan of newly forming cortical endocytic vesicles carrying Las17-GFP, Ede1-GFP, Sla1-GFP, and Abp1-GFP, indicating that Vps1 is required for the proper assembly and maturation of endocytic vesicles. Particle track analysis revealed that Abp1-GFP vesicles in vps1 null cells moved a relatively short distance away from the cell membrane due to their non-directional movement. Furthermore, we found that the GTPase and the GED domains of Vps1 are required for the proper endocytic function of Vps1. Our tracking analysis data also revealed that the post-internalized vesicle motility en route to the vacuole was decreased significantly, perhaps due to severe disruption of the actin cables in Vps1 mutant cells.","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1","issue":"7","issued":{"date-parts":[["2010","7","1"]]},"page":"499-508","publisher":"Urban &amp; Fischer","title":"The yeast dynamin-like protein Vps1:vps1 mutations perturb the internalization and the motility of endocytic vesicles and endosomes via disorganization of the actin cytoskeleton","type":"article-journal","volume":"89"},"uris":["http://www.mendeley.com/documents/?uuid=5b27c834-10b8-3f05-9e88-2a7fad0ddc18"]},{"id":"ITEM-2","itemData":{"DOI":"10.1242/jcs.01239","ISSN":"0021-9533","author":[{"dropping-particle":"","family":"Yu","given":"X.","non-dropping-particle":"","parse-names":false,"suffix":""}],"container-title":"Journal of Cell Science","id":"ITEM-2","issue":"17","issued":{"date-parts":[["2004","9","1"]]},"page":"3839-3853","title":"The yeast dynamin-related GTPase Vps1p functions in the organization of the actin cytoskeleton via interaction with Sla1p","type":"article-journal","volume":"117"},"uris":["http://www.mendeley.com/documents/?uuid=32591b4d-9155-333a-a653-de1854f77e04"]},{"id":"ITEM-3","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3","issued":{"date-parts":[["2010","9"]]},"language":"en","page":"jcs.070508","title":"A role for the dynamin-like protein Vps1 during endocytosis in yeast","type":"article-journal"},"uris":["http://www.mendeley.com/documents/?uuid=fbf2e975-ea5d-4d22-aaa3-fb987334f156"]}],"mendeley":{"formattedCitation":"(Nannapaneni et al. 2010; Yu 2004; Rooij et al. 2010)","plainTextFormattedCitation":"(Nannapaneni et al. 2010; Yu 2004; Rooij et al. 2010)","previouslyFormattedCitation":"(Nannapaneni et al. 2010; Yu 2004; Rooij et al. 2010)"},"properties":{"noteIndex":0},"schema":"https://github.com/citation-style-language/schema/raw/master/csl-citation.json"}</w:instrText>
      </w:r>
      <w:r w:rsidR="004B2221">
        <w:rPr>
          <w:lang w:val="en-US"/>
        </w:rPr>
        <w:fldChar w:fldCharType="separate"/>
      </w:r>
      <w:r w:rsidR="00175952" w:rsidRPr="00175952">
        <w:rPr>
          <w:noProof/>
          <w:lang w:val="en-US"/>
        </w:rPr>
        <w:t>(Nannapaneni et al. 2010; Yu 2004; Rooij et al. 2010)</w:t>
      </w:r>
      <w:ins w:id="23" w:author="Deepikaa Menon" w:date="2020-08-18T16:00:00Z">
        <w:r w:rsidR="004B2221">
          <w:rPr>
            <w:lang w:val="en-US"/>
          </w:rPr>
          <w:fldChar w:fldCharType="end"/>
        </w:r>
      </w:ins>
      <w:r w:rsidRPr="0049760B">
        <w:rPr>
          <w:lang w:val="en-US"/>
        </w:rPr>
        <w:t xml:space="preserve">. </w:t>
      </w:r>
      <w:ins w:id="24" w:author="Deepikaa Menon" w:date="2020-08-18T16:02:00Z">
        <w:r w:rsidR="007463C2">
          <w:rPr>
            <w:lang w:val="en-US"/>
          </w:rPr>
          <w:t>The question of whether or not Vps1 has a function at endocytic sites has been obfuscated by pot</w:t>
        </w:r>
      </w:ins>
      <w:ins w:id="25" w:author="Deepikaa Menon" w:date="2020-08-18T16:03:00Z">
        <w:r w:rsidR="007463C2">
          <w:rPr>
            <w:lang w:val="en-US"/>
          </w:rPr>
          <w:t>ential tagging-induced dysfunction of Vps1</w:t>
        </w:r>
      </w:ins>
      <w:ins w:id="26" w:author="Deepikaa Menon" w:date="2020-08-18T16:36:00Z">
        <w:r w:rsidR="007954FE">
          <w:rPr>
            <w:lang w:val="en-US"/>
          </w:rPr>
          <w:t xml:space="preserve"> </w:t>
        </w:r>
      </w:ins>
      <w:ins w:id="27" w:author="Deepikaa Menon" w:date="2020-08-19T13:31:00Z">
        <w:r w:rsidR="008E22CC">
          <w:rPr>
            <w:lang w:val="en-US"/>
          </w:rPr>
          <w:t>molecules</w:t>
        </w:r>
      </w:ins>
      <w:ins w:id="28" w:author="Deepikaa Menon" w:date="2020-08-18T16:03:00Z">
        <w:r w:rsidR="007463C2">
          <w:rPr>
            <w:lang w:val="en-US"/>
          </w:rPr>
          <w:t>.</w:t>
        </w:r>
      </w:ins>
      <w:ins w:id="29" w:author="Deepikaa Menon" w:date="2020-08-18T16:21:00Z">
        <w:r w:rsidR="0072196F">
          <w:rPr>
            <w:lang w:val="en-US"/>
          </w:rPr>
          <w:t xml:space="preserve"> </w:t>
        </w:r>
      </w:ins>
      <w:r w:rsidRPr="0049760B">
        <w:rPr>
          <w:lang w:val="en-US"/>
        </w:rPr>
        <w:t>Vps1 tagged both N- and C-terminally with GFP constructs failed to co-localize with endocytic protein Abp1 in our hands</w:t>
      </w:r>
      <w:ins w:id="30" w:author="Deepikaa Menon" w:date="2020-08-18T16:17:00Z">
        <w:r w:rsidR="00F472AE">
          <w:rPr>
            <w:lang w:val="en-US"/>
          </w:rPr>
          <w:t xml:space="preserve">, </w:t>
        </w:r>
      </w:ins>
      <w:r w:rsidRPr="0049760B">
        <w:rPr>
          <w:lang w:val="en-US"/>
        </w:rPr>
        <w:t xml:space="preserve">consistent with other work that observed localization only with other parts of the trafficking pathway (ref </w:t>
      </w:r>
      <w:proofErr w:type="spellStart"/>
      <w:r w:rsidRPr="0049760B">
        <w:rPr>
          <w:lang w:val="en-US"/>
        </w:rPr>
        <w:t>Gadila</w:t>
      </w:r>
      <w:proofErr w:type="spellEnd"/>
      <w:r w:rsidRPr="0049760B">
        <w:rPr>
          <w:lang w:val="en-US"/>
        </w:rPr>
        <w:t xml:space="preserve"> 2017).</w:t>
      </w:r>
      <w:ins w:id="31" w:author="Deepikaa Menon" w:date="2020-08-18T16:15:00Z">
        <w:r w:rsidR="003C1D7B" w:rsidRPr="003C1D7B">
          <w:rPr>
            <w:lang w:val="en-US"/>
          </w:rPr>
          <w:t xml:space="preserve"> </w:t>
        </w:r>
        <w:r w:rsidR="003C1D7B" w:rsidRPr="00D84501">
          <w:rPr>
            <w:lang w:val="en-US"/>
          </w:rPr>
          <w:t>We argued that even if tagging Vps1 induced defects in its localization</w:t>
        </w:r>
      </w:ins>
      <w:ins w:id="32" w:author="Deepikaa Menon" w:date="2020-08-18T17:01:00Z">
        <w:r w:rsidR="00241C6B">
          <w:rPr>
            <w:lang w:val="en-US"/>
          </w:rPr>
          <w:t xml:space="preserve"> and/</w:t>
        </w:r>
      </w:ins>
      <w:ins w:id="33" w:author="Deepikaa Menon" w:date="2020-08-18T17:02:00Z">
        <w:r w:rsidR="00241C6B">
          <w:rPr>
            <w:lang w:val="en-US"/>
          </w:rPr>
          <w:t>or function</w:t>
        </w:r>
      </w:ins>
      <w:ins w:id="34" w:author="Deepikaa Menon" w:date="2020-08-18T16:15:00Z">
        <w:r w:rsidR="003C1D7B" w:rsidRPr="00D84501">
          <w:rPr>
            <w:lang w:val="en-US"/>
          </w:rPr>
          <w:t xml:space="preserve">, its </w:t>
        </w:r>
      </w:ins>
      <w:ins w:id="35" w:author="Deepikaa Menon" w:date="2020-08-18T17:02:00Z">
        <w:r w:rsidR="00BC10C4">
          <w:rPr>
            <w:lang w:val="en-US"/>
          </w:rPr>
          <w:t>contribution to</w:t>
        </w:r>
      </w:ins>
      <w:ins w:id="36" w:author="Deepikaa Menon" w:date="2020-08-18T16:15:00Z">
        <w:r w:rsidR="003C1D7B">
          <w:rPr>
            <w:lang w:val="en-US"/>
          </w:rPr>
          <w:t xml:space="preserve"> </w:t>
        </w:r>
      </w:ins>
      <w:ins w:id="37" w:author="Deepikaa Menon" w:date="2020-08-18T17:01:00Z">
        <w:r w:rsidR="006628DD">
          <w:rPr>
            <w:lang w:val="en-US"/>
          </w:rPr>
          <w:t>endocytosis</w:t>
        </w:r>
      </w:ins>
      <w:ins w:id="38" w:author="Deepikaa Menon" w:date="2020-08-18T16:15:00Z">
        <w:r w:rsidR="003C1D7B">
          <w:rPr>
            <w:lang w:val="en-US"/>
          </w:rPr>
          <w:t xml:space="preserve"> c</w:t>
        </w:r>
        <w:r w:rsidR="003C1D7B" w:rsidRPr="00D84501">
          <w:rPr>
            <w:lang w:val="en-US"/>
          </w:rPr>
          <w:t xml:space="preserve">ould be </w:t>
        </w:r>
      </w:ins>
      <w:ins w:id="39" w:author="Deepikaa Menon" w:date="2020-08-18T17:02:00Z">
        <w:r w:rsidR="0020564C">
          <w:rPr>
            <w:lang w:val="en-US"/>
          </w:rPr>
          <w:t>examined</w:t>
        </w:r>
      </w:ins>
      <w:ins w:id="40" w:author="Deepikaa Menon" w:date="2020-08-18T16:15:00Z">
        <w:r w:rsidR="003C1D7B" w:rsidRPr="00D84501">
          <w:rPr>
            <w:lang w:val="en-US"/>
          </w:rPr>
          <w:t xml:space="preserve"> by </w:t>
        </w:r>
      </w:ins>
      <w:ins w:id="41" w:author="Deepikaa Menon" w:date="2020-08-18T17:02:00Z">
        <w:r w:rsidR="0020564C">
          <w:rPr>
            <w:lang w:val="en-US"/>
          </w:rPr>
          <w:t>observing</w:t>
        </w:r>
      </w:ins>
      <w:ins w:id="42" w:author="Deepikaa Menon" w:date="2020-08-18T16:15:00Z">
        <w:r w:rsidR="003C1D7B" w:rsidRPr="00D84501">
          <w:rPr>
            <w:lang w:val="en-US"/>
          </w:rPr>
          <w:t xml:space="preserve"> the</w:t>
        </w:r>
        <w:r w:rsidR="003C1D7B">
          <w:rPr>
            <w:lang w:val="en-US"/>
          </w:rPr>
          <w:t xml:space="preserve"> </w:t>
        </w:r>
      </w:ins>
      <w:ins w:id="43" w:author="Deepikaa Menon" w:date="2020-08-18T17:02:00Z">
        <w:r w:rsidR="000C36D6">
          <w:rPr>
            <w:lang w:val="en-US"/>
          </w:rPr>
          <w:t>dynamics</w:t>
        </w:r>
      </w:ins>
      <w:ins w:id="44" w:author="Deepikaa Menon" w:date="2020-08-18T16:15:00Z">
        <w:r w:rsidR="003C1D7B">
          <w:rPr>
            <w:lang w:val="en-US"/>
          </w:rPr>
          <w:t xml:space="preserve"> of other endocytic proteins in cells lacking Vps1. </w:t>
        </w:r>
      </w:ins>
      <w:ins w:id="45" w:author="Deepikaa Menon" w:date="2020-08-18T16:23:00Z">
        <w:r w:rsidR="007758B4">
          <w:rPr>
            <w:lang w:val="en-US"/>
          </w:rPr>
          <w:t>The</w:t>
        </w:r>
      </w:ins>
      <w:ins w:id="46" w:author="Deepikaa Menon" w:date="2020-08-18T16:27:00Z">
        <w:r w:rsidR="00524C2D">
          <w:rPr>
            <w:lang w:val="en-US"/>
          </w:rPr>
          <w:t xml:space="preserve"> </w:t>
        </w:r>
        <w:r w:rsidR="00A57C5C">
          <w:rPr>
            <w:lang w:val="en-US"/>
          </w:rPr>
          <w:t>canonical</w:t>
        </w:r>
      </w:ins>
      <w:ins w:id="47" w:author="Deepikaa Menon" w:date="2020-08-18T16:23:00Z">
        <w:r w:rsidR="007758B4">
          <w:rPr>
            <w:lang w:val="en-US"/>
          </w:rPr>
          <w:t xml:space="preserve"> interaction partner of Vps1,</w:t>
        </w:r>
      </w:ins>
      <w:ins w:id="48" w:author="Deepikaa Menon" w:date="2020-08-18T16:21:00Z">
        <w:r w:rsidR="00CE59D6">
          <w:rPr>
            <w:lang w:val="en-US"/>
          </w:rPr>
          <w:t xml:space="preserve"> Rvs</w:t>
        </w:r>
      </w:ins>
      <w:ins w:id="49" w:author="Deepikaa Menon" w:date="2020-08-18T16:22:00Z">
        <w:r w:rsidR="00CE59D6">
          <w:rPr>
            <w:lang w:val="en-US"/>
          </w:rPr>
          <w:t>167</w:t>
        </w:r>
      </w:ins>
      <w:ins w:id="50" w:author="Deepikaa Menon" w:date="2020-08-19T13:32:00Z">
        <w:r w:rsidR="00E516B9">
          <w:rPr>
            <w:lang w:val="en-US"/>
          </w:rPr>
          <w:t>,</w:t>
        </w:r>
      </w:ins>
      <w:ins w:id="51" w:author="Deepikaa Menon" w:date="2020-08-18T16:59:00Z">
        <w:r w:rsidR="00FE14E6">
          <w:rPr>
            <w:lang w:val="en-US"/>
          </w:rPr>
          <w:t xml:space="preserve"> local</w:t>
        </w:r>
      </w:ins>
      <w:ins w:id="52" w:author="Deepikaa Menon" w:date="2020-08-18T17:00:00Z">
        <w:r w:rsidR="00FE14E6">
          <w:rPr>
            <w:lang w:val="en-US"/>
          </w:rPr>
          <w:t>izes to endocytic site, and</w:t>
        </w:r>
      </w:ins>
      <w:ins w:id="53" w:author="Deepikaa Menon" w:date="2020-08-18T16:22:00Z">
        <w:r w:rsidR="00CE59D6">
          <w:rPr>
            <w:lang w:val="en-US"/>
          </w:rPr>
          <w:t xml:space="preserve"> has a</w:t>
        </w:r>
      </w:ins>
      <w:ins w:id="54" w:author="Deepikaa Menon" w:date="2020-08-18T16:57:00Z">
        <w:r w:rsidR="00ED6318">
          <w:rPr>
            <w:lang w:val="en-US"/>
          </w:rPr>
          <w:t xml:space="preserve"> role in scissio</w:t>
        </w:r>
      </w:ins>
      <w:ins w:id="55" w:author="Deepikaa Menon" w:date="2020-08-18T16:58:00Z">
        <w:r w:rsidR="00ED6318">
          <w:rPr>
            <w:lang w:val="en-US"/>
          </w:rPr>
          <w:t xml:space="preserve">n, although it is unclear what </w:t>
        </w:r>
        <w:r w:rsidR="00214437">
          <w:rPr>
            <w:lang w:val="en-US"/>
          </w:rPr>
          <w:t>that</w:t>
        </w:r>
        <w:r w:rsidR="00ED6318">
          <w:rPr>
            <w:lang w:val="en-US"/>
          </w:rPr>
          <w:t xml:space="preserve"> is </w:t>
        </w:r>
      </w:ins>
      <w:ins w:id="56" w:author="Deepikaa Menon" w:date="2020-08-18T16:24:00Z">
        <w:r w:rsidR="007758B4">
          <w:rPr>
            <w:lang w:val="en-US"/>
          </w:rPr>
          <w:fldChar w:fldCharType="begin" w:fldLock="1"/>
        </w:r>
      </w:ins>
      <w:r w:rsidR="00B30416">
        <w:rPr>
          <w:lang w:val="en-US"/>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B30416">
        <w:rPr>
          <w:rFonts w:ascii="Cambria Math" w:hAnsi="Cambria Math" w:cs="Cambria Math"/>
          <w:lang w:val="en-US"/>
        </w:rPr>
        <w:instrText>∼</w:instrText>
      </w:r>
      <w:r w:rsidR="00B30416">
        <w:rPr>
          <w:lang w:val="en-US"/>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id":"ITEM-2","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2","issued":{"date-parts":[["2015","2"]]},"language":"en","page":"e04535","title":"Visualizing the functional architecture of the endocytic machinery","type":"article-journal"},"uris":["http://www.mendeley.com/documents/?uuid=52656222-a0ca-4722-ab78-188dd70cedb7"]}],"mendeley":{"formattedCitation":"(Kukulski et al. 2012; Picco et al. 2015)","plainTextFormattedCitation":"(Kukulski et al. 2012; Picco et al. 2015)","previouslyFormattedCitation":"(Kukulski et al. 2012; Picco et al. 2015)"},"properties":{"noteIndex":0},"schema":"https://github.com/citation-style-language/schema/raw/master/csl-citation.json"}</w:instrText>
      </w:r>
      <w:r w:rsidR="007758B4">
        <w:rPr>
          <w:lang w:val="en-US"/>
        </w:rPr>
        <w:fldChar w:fldCharType="separate"/>
      </w:r>
      <w:r w:rsidR="007758B4" w:rsidRPr="007758B4">
        <w:rPr>
          <w:noProof/>
          <w:lang w:val="en-US"/>
        </w:rPr>
        <w:t>(Kukulski et al. 2012; Picco et al. 2015)</w:t>
      </w:r>
      <w:ins w:id="57" w:author="Deepikaa Menon" w:date="2020-08-18T16:24:00Z">
        <w:r w:rsidR="007758B4">
          <w:rPr>
            <w:lang w:val="en-US"/>
          </w:rPr>
          <w:fldChar w:fldCharType="end"/>
        </w:r>
        <w:r w:rsidR="007758B4">
          <w:rPr>
            <w:lang w:val="en-US"/>
          </w:rPr>
          <w:t xml:space="preserve">. </w:t>
        </w:r>
      </w:ins>
      <w:ins w:id="58" w:author="Deepikaa Menon" w:date="2020-08-18T16:59:00Z">
        <w:r w:rsidR="006C47E5">
          <w:rPr>
            <w:lang w:val="en-US"/>
          </w:rPr>
          <w:t>In order to determine the roles of these proteins in endocytic scission, we</w:t>
        </w:r>
      </w:ins>
      <w:ins w:id="59" w:author="Deepikaa Menon" w:date="2020-08-18T16:32:00Z">
        <w:r w:rsidR="003604FC">
          <w:rPr>
            <w:lang w:val="en-US"/>
          </w:rPr>
          <w:t xml:space="preserve"> </w:t>
        </w:r>
      </w:ins>
      <w:ins w:id="60" w:author="Deepikaa Menon" w:date="2020-08-19T13:23:00Z">
        <w:r w:rsidR="00DC274A">
          <w:rPr>
            <w:lang w:val="en-US"/>
          </w:rPr>
          <w:t>studied</w:t>
        </w:r>
      </w:ins>
      <w:ins w:id="61" w:author="Deepikaa Menon" w:date="2020-08-18T16:25:00Z">
        <w:r w:rsidR="007758B4" w:rsidRPr="005E1AF3">
          <w:rPr>
            <w:lang w:val="en-US"/>
          </w:rPr>
          <w:t xml:space="preserve"> </w:t>
        </w:r>
      </w:ins>
      <w:ins w:id="62" w:author="Deepikaa Menon" w:date="2020-08-18T16:32:00Z">
        <w:r w:rsidR="003604FC">
          <w:rPr>
            <w:lang w:val="en-US"/>
          </w:rPr>
          <w:t>endo</w:t>
        </w:r>
      </w:ins>
      <w:ins w:id="63" w:author="Deepikaa Menon" w:date="2020-08-18T16:33:00Z">
        <w:r w:rsidR="009B6280">
          <w:rPr>
            <w:lang w:val="en-US"/>
          </w:rPr>
          <w:t>c</w:t>
        </w:r>
      </w:ins>
      <w:ins w:id="64" w:author="Deepikaa Menon" w:date="2020-08-18T16:32:00Z">
        <w:r w:rsidR="003604FC">
          <w:rPr>
            <w:lang w:val="en-US"/>
          </w:rPr>
          <w:t xml:space="preserve">ytic </w:t>
        </w:r>
      </w:ins>
      <w:ins w:id="65" w:author="Deepikaa Menon" w:date="2020-08-18T16:25:00Z">
        <w:r w:rsidR="007758B4">
          <w:rPr>
            <w:lang w:val="en-US"/>
          </w:rPr>
          <w:t>marke</w:t>
        </w:r>
      </w:ins>
      <w:ins w:id="66" w:author="Deepikaa Menon" w:date="2020-08-18T16:32:00Z">
        <w:r w:rsidR="003604FC">
          <w:rPr>
            <w:lang w:val="en-US"/>
          </w:rPr>
          <w:t>rs</w:t>
        </w:r>
      </w:ins>
      <w:ins w:id="67" w:author="Deepikaa Menon" w:date="2020-08-18T16:25:00Z">
        <w:r w:rsidR="007758B4">
          <w:rPr>
            <w:lang w:val="en-US"/>
          </w:rPr>
          <w:t xml:space="preserve"> </w:t>
        </w:r>
      </w:ins>
      <w:ins w:id="68" w:author="Deepikaa Menon" w:date="2020-08-18T16:33:00Z">
        <w:r w:rsidR="003604FC">
          <w:rPr>
            <w:lang w:val="en-US"/>
          </w:rPr>
          <w:t>in</w:t>
        </w:r>
      </w:ins>
      <w:ins w:id="69" w:author="Deepikaa Menon" w:date="2020-08-18T16:25:00Z">
        <w:r w:rsidR="007758B4">
          <w:rPr>
            <w:lang w:val="en-US"/>
          </w:rPr>
          <w:t xml:space="preserve"> cells</w:t>
        </w:r>
        <w:r w:rsidR="007758B4" w:rsidRPr="005E1AF3">
          <w:rPr>
            <w:lang w:val="en-US"/>
          </w:rPr>
          <w:t xml:space="preserve"> lacking Vps1 </w:t>
        </w:r>
      </w:ins>
      <w:ins w:id="70" w:author="Deepikaa Menon" w:date="2020-08-18T16:32:00Z">
        <w:r w:rsidR="003604FC">
          <w:rPr>
            <w:lang w:val="en-US"/>
          </w:rPr>
          <w:t>and Rv</w:t>
        </w:r>
      </w:ins>
      <w:ins w:id="71" w:author="Deepikaa Menon" w:date="2020-08-18T16:33:00Z">
        <w:r w:rsidR="00DD2E62">
          <w:rPr>
            <w:lang w:val="en-US"/>
          </w:rPr>
          <w:t xml:space="preserve">s167, </w:t>
        </w:r>
      </w:ins>
      <w:ins w:id="72" w:author="Deepikaa Menon" w:date="2020-08-18T16:25:00Z">
        <w:r w:rsidR="007758B4" w:rsidRPr="005E1AF3">
          <w:rPr>
            <w:lang w:val="en-US"/>
          </w:rPr>
          <w:t>and compared against wild-type (WT) cells (Fig.\ref{</w:t>
        </w:r>
        <w:proofErr w:type="spellStart"/>
        <w:r w:rsidR="007758B4" w:rsidRPr="005E1AF3">
          <w:rPr>
            <w:lang w:val="en-US"/>
          </w:rPr>
          <w:t>vps</w:t>
        </w:r>
        <w:proofErr w:type="spellEnd"/>
        <w:r w:rsidR="007758B4" w:rsidRPr="005E1AF3">
          <w:rPr>
            <w:lang w:val="en-US"/>
          </w:rPr>
          <w:t>}A-F).</w:t>
        </w:r>
      </w:ins>
    </w:p>
    <w:p w14:paraId="3A5D3ADA" w14:textId="563A701E" w:rsidR="0049760B" w:rsidRDefault="00070A77" w:rsidP="006A3E7A">
      <w:pPr>
        <w:jc w:val="center"/>
        <w:rPr>
          <w:lang w:val="en-US"/>
        </w:rPr>
      </w:pPr>
      <w:ins w:id="73" w:author="Deepikaa Menon" w:date="2020-08-19T12:58:00Z">
        <w:r>
          <w:rPr>
            <w:noProof/>
            <w:lang w:val="en-US"/>
          </w:rPr>
          <w:softHyphen/>
        </w:r>
        <w:r>
          <w:rPr>
            <w:noProof/>
            <w:lang w:val="en-US"/>
          </w:rPr>
          <w:softHyphen/>
        </w:r>
      </w:ins>
      <w:ins w:id="74" w:author="Deepikaa Menon" w:date="2020-08-19T13:01:00Z">
        <w:r w:rsidR="006A3E7A">
          <w:rPr>
            <w:noProof/>
            <w:vertAlign w:val="subscript"/>
            <w:lang w:val="en-US"/>
          </w:rPr>
          <w:drawing>
            <wp:inline distT="0" distB="0" distL="0" distR="0" wp14:anchorId="644E7AB4" wp14:editId="337FAAC8">
              <wp:extent cx="4531540" cy="3949228"/>
              <wp:effectExtent l="0" t="0" r="254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psdel_26.pd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42069" cy="3958404"/>
                      </a:xfrm>
                      <a:prstGeom prst="rect">
                        <a:avLst/>
                      </a:prstGeom>
                    </pic:spPr>
                  </pic:pic>
                </a:graphicData>
              </a:graphic>
            </wp:inline>
          </w:drawing>
        </w:r>
      </w:ins>
    </w:p>
    <w:p w14:paraId="25A792FD" w14:textId="77777777" w:rsidR="0049760B" w:rsidRDefault="0049760B" w:rsidP="0049760B">
      <w:pPr>
        <w:rPr>
          <w:sz w:val="20"/>
          <w:szCs w:val="20"/>
          <w:lang w:val="en-US"/>
        </w:rPr>
      </w:pPr>
      <w:r w:rsidRPr="005E1AF3">
        <w:rPr>
          <w:sz w:val="20"/>
          <w:szCs w:val="20"/>
          <w:lang w:val="en-US"/>
        </w:rPr>
        <w:t>﻿</w:t>
      </w:r>
      <w:r w:rsidR="005E1AF3" w:rsidRPr="005E1AF3">
        <w:rPr>
          <w:sz w:val="20"/>
          <w:szCs w:val="20"/>
          <w:lang w:val="en-US"/>
        </w:rPr>
        <w:t xml:space="preserve"> ﻿\caption{A: Slice from image of WT,  \</w:t>
      </w:r>
      <w:proofErr w:type="spellStart"/>
      <w:r w:rsidR="005E1AF3" w:rsidRPr="005E1AF3">
        <w:rPr>
          <w:sz w:val="20"/>
          <w:szCs w:val="20"/>
          <w:lang w:val="en-US"/>
        </w:rPr>
        <w:t>textit</w:t>
      </w:r>
      <w:proofErr w:type="spellEnd"/>
      <w:r w:rsidR="005E1AF3" w:rsidRPr="005E1AF3">
        <w:rPr>
          <w:sz w:val="20"/>
          <w:szCs w:val="20"/>
          <w:lang w:val="en-US"/>
        </w:rPr>
        <w:t>{vps1$\Delta$}, and  \</w:t>
      </w:r>
      <w:proofErr w:type="spellStart"/>
      <w:r w:rsidR="005E1AF3" w:rsidRPr="005E1AF3">
        <w:rPr>
          <w:sz w:val="20"/>
          <w:szCs w:val="20"/>
          <w:lang w:val="en-US"/>
        </w:rPr>
        <w:t>textit</w:t>
      </w:r>
      <w:proofErr w:type="spellEnd"/>
      <w:r w:rsidR="005E1AF3" w:rsidRPr="005E1AF3">
        <w:rPr>
          <w:sz w:val="20"/>
          <w:szCs w:val="20"/>
          <w:lang w:val="en-US"/>
        </w:rPr>
        <w:t>{rvs167$\Delta$} cells expressing Sla1-eGFP. Scale bar= 2{\</w:t>
      </w:r>
      <w:proofErr w:type="spellStart"/>
      <w:r w:rsidR="005E1AF3" w:rsidRPr="005E1AF3">
        <w:rPr>
          <w:sz w:val="20"/>
          <w:szCs w:val="20"/>
          <w:lang w:val="en-US"/>
        </w:rPr>
        <w:t>textmu</w:t>
      </w:r>
      <w:proofErr w:type="spellEnd"/>
      <w:r w:rsidR="005E1AF3" w:rsidRPr="005E1AF3">
        <w:rPr>
          <w:sz w:val="20"/>
          <w:szCs w:val="20"/>
          <w:lang w:val="en-US"/>
        </w:rPr>
        <w:t>}m. B: Representative kymographs of Sla1-eGFP and Rvs167-eGFP patches in WT,  \</w:t>
      </w:r>
      <w:proofErr w:type="spellStart"/>
      <w:r w:rsidR="005E1AF3" w:rsidRPr="005E1AF3">
        <w:rPr>
          <w:sz w:val="20"/>
          <w:szCs w:val="20"/>
          <w:lang w:val="en-US"/>
        </w:rPr>
        <w:t>textit</w:t>
      </w:r>
      <w:proofErr w:type="spellEnd"/>
      <w:r w:rsidR="005E1AF3" w:rsidRPr="005E1AF3">
        <w:rPr>
          <w:sz w:val="20"/>
          <w:szCs w:val="20"/>
          <w:lang w:val="en-US"/>
        </w:rPr>
        <w:t>{vps1$\Delta$}, and  \</w:t>
      </w:r>
      <w:proofErr w:type="spellStart"/>
      <w:r w:rsidR="005E1AF3" w:rsidRPr="005E1AF3">
        <w:rPr>
          <w:sz w:val="20"/>
          <w:szCs w:val="20"/>
          <w:lang w:val="en-US"/>
        </w:rPr>
        <w:t>textit</w:t>
      </w:r>
      <w:proofErr w:type="spellEnd"/>
      <w:r w:rsidR="005E1AF3" w:rsidRPr="005E1AF3">
        <w:rPr>
          <w:sz w:val="20"/>
          <w:szCs w:val="20"/>
          <w:lang w:val="en-US"/>
        </w:rPr>
        <w:t>{rvs167$\Delta$} cells. Scale bar for Sla1-egfp = 20(s), scale bar for Rvs167-eGFP = 5(s). C: Histogram of Sla1-eGFP retraction percentages in WT,  \</w:t>
      </w:r>
      <w:proofErr w:type="spellStart"/>
      <w:r w:rsidR="005E1AF3" w:rsidRPr="005E1AF3">
        <w:rPr>
          <w:sz w:val="20"/>
          <w:szCs w:val="20"/>
          <w:lang w:val="en-US"/>
        </w:rPr>
        <w:t>textit</w:t>
      </w:r>
      <w:proofErr w:type="spellEnd"/>
      <w:r w:rsidR="005E1AF3" w:rsidRPr="005E1AF3">
        <w:rPr>
          <w:sz w:val="20"/>
          <w:szCs w:val="20"/>
          <w:lang w:val="en-US"/>
        </w:rPr>
        <w:t>{vps1$\Delta$}, and  \</w:t>
      </w:r>
      <w:proofErr w:type="spellStart"/>
      <w:r w:rsidR="005E1AF3" w:rsidRPr="005E1AF3">
        <w:rPr>
          <w:sz w:val="20"/>
          <w:szCs w:val="20"/>
          <w:lang w:val="en-US"/>
        </w:rPr>
        <w:t>textit</w:t>
      </w:r>
      <w:proofErr w:type="spellEnd"/>
      <w:r w:rsidR="005E1AF3" w:rsidRPr="005E1AF3">
        <w:rPr>
          <w:sz w:val="20"/>
          <w:szCs w:val="20"/>
          <w:lang w:val="en-US"/>
        </w:rPr>
        <w:t>{rvs167$\Delta$} cells. Error bars are standard deviation from two data sets, p&lt;0.001 = *. D: Averaged centroid positions of Sla1-eGFP in WT and  \</w:t>
      </w:r>
      <w:proofErr w:type="spellStart"/>
      <w:r w:rsidR="005E1AF3" w:rsidRPr="005E1AF3">
        <w:rPr>
          <w:sz w:val="20"/>
          <w:szCs w:val="20"/>
          <w:lang w:val="en-US"/>
        </w:rPr>
        <w:t>textit</w:t>
      </w:r>
      <w:proofErr w:type="spellEnd"/>
      <w:r w:rsidR="005E1AF3" w:rsidRPr="005E1AF3">
        <w:rPr>
          <w:sz w:val="20"/>
          <w:szCs w:val="20"/>
          <w:lang w:val="en-US"/>
        </w:rPr>
        <w:t>{vps1$\Delta$}  cells. E:  Averaged position of Rvs167-eGFP in WT and  \</w:t>
      </w:r>
      <w:proofErr w:type="spellStart"/>
      <w:r w:rsidR="005E1AF3" w:rsidRPr="005E1AF3">
        <w:rPr>
          <w:sz w:val="20"/>
          <w:szCs w:val="20"/>
          <w:lang w:val="en-US"/>
        </w:rPr>
        <w:t>textit</w:t>
      </w:r>
      <w:proofErr w:type="spellEnd"/>
      <w:r w:rsidR="005E1AF3" w:rsidRPr="005E1AF3">
        <w:rPr>
          <w:sz w:val="20"/>
          <w:szCs w:val="20"/>
          <w:lang w:val="en-US"/>
        </w:rPr>
        <w:t>{vps1$\Delta$}  cells. F: Averaged position of Sla1-eGFP in WT, and successful and retracted Sla1-eGFP positions in \</w:t>
      </w:r>
      <w:proofErr w:type="spellStart"/>
      <w:r w:rsidR="005E1AF3" w:rsidRPr="005E1AF3">
        <w:rPr>
          <w:sz w:val="20"/>
          <w:szCs w:val="20"/>
          <w:lang w:val="en-US"/>
        </w:rPr>
        <w:t>textit</w:t>
      </w:r>
      <w:proofErr w:type="spellEnd"/>
      <w:r w:rsidR="005E1AF3" w:rsidRPr="005E1AF3">
        <w:rPr>
          <w:sz w:val="20"/>
          <w:szCs w:val="20"/>
          <w:lang w:val="en-US"/>
        </w:rPr>
        <w:t>{rvs167$\Delta$} cells. All averaged positions are aligned in time to begin inward movement at the same time=0(s), and aligned in space to a starting position = 0(nm). Note that in E, averaged Rvs167-eGFP inward movement is concomitant with the maxima of its fluorescent intensity (Fig1.supplement3)}</w:t>
      </w:r>
    </w:p>
    <w:p w14:paraId="28BECCED" w14:textId="77777777" w:rsidR="005E1AF3" w:rsidRPr="005E1AF3" w:rsidRDefault="005E1AF3" w:rsidP="0049760B">
      <w:pPr>
        <w:rPr>
          <w:sz w:val="20"/>
          <w:szCs w:val="20"/>
          <w:lang w:val="en-US"/>
        </w:rPr>
      </w:pPr>
    </w:p>
    <w:p w14:paraId="36C44BD4" w14:textId="68AF5021" w:rsidR="0049760B" w:rsidRPr="005E1AF3" w:rsidRDefault="0049760B" w:rsidP="0049760B">
      <w:pPr>
        <w:rPr>
          <w:lang w:val="en-US"/>
        </w:rPr>
      </w:pPr>
      <w:r w:rsidRPr="0049760B">
        <w:rPr>
          <w:sz w:val="20"/>
          <w:szCs w:val="20"/>
          <w:lang w:val="en-US"/>
        </w:rPr>
        <w:t>﻿</w:t>
      </w:r>
      <w:r w:rsidRPr="005E1AF3">
        <w:rPr>
          <w:lang w:val="en-US"/>
        </w:rPr>
        <w:t xml:space="preserve">Vps1 deletion </w:t>
      </w:r>
      <w:ins w:id="75" w:author="Marko Kaksonen" w:date="2020-08-11T14:16:00Z">
        <w:r w:rsidR="007C5813">
          <w:rPr>
            <w:lang w:val="en-US"/>
          </w:rPr>
          <w:t>wa</w:t>
        </w:r>
        <w:r w:rsidR="007C5813" w:rsidRPr="005E1AF3">
          <w:rPr>
            <w:lang w:val="en-US"/>
          </w:rPr>
          <w:t xml:space="preserve">s </w:t>
        </w:r>
      </w:ins>
      <w:r w:rsidRPr="005E1AF3">
        <w:rPr>
          <w:lang w:val="en-US"/>
        </w:rPr>
        <w:t xml:space="preserve">confirmed by sequencing the </w:t>
      </w:r>
      <w:del w:id="76" w:author="Marko Kaksonen" w:date="2020-08-11T14:16:00Z">
        <w:r w:rsidRPr="005E1AF3" w:rsidDel="000E28F4">
          <w:rPr>
            <w:lang w:val="en-US"/>
          </w:rPr>
          <w:delText>open reading frame</w:delText>
        </w:r>
      </w:del>
      <w:ins w:id="77" w:author="Marko Kaksonen" w:date="2020-08-11T14:16:00Z">
        <w:r w:rsidR="000E28F4">
          <w:rPr>
            <w:lang w:val="en-US"/>
          </w:rPr>
          <w:t>gene locus</w:t>
        </w:r>
      </w:ins>
      <w:commentRangeStart w:id="78"/>
      <w:r w:rsidRPr="005E1AF3">
        <w:rPr>
          <w:lang w:val="en-US"/>
        </w:rPr>
        <w:t>,</w:t>
      </w:r>
      <w:commentRangeEnd w:id="78"/>
      <w:r w:rsidR="000E28F4">
        <w:rPr>
          <w:rStyle w:val="CommentReference"/>
        </w:rPr>
        <w:commentReference w:id="78"/>
      </w:r>
      <w:r w:rsidRPr="005E1AF3">
        <w:rPr>
          <w:lang w:val="en-US"/>
        </w:rPr>
        <w:t xml:space="preserve"> and these cells show</w:t>
      </w:r>
      <w:ins w:id="79" w:author="Deepikaa Menon" w:date="2020-08-19T13:40:00Z">
        <w:r w:rsidR="006E03A2">
          <w:rPr>
            <w:lang w:val="en-US"/>
          </w:rPr>
          <w:t>ed a</w:t>
        </w:r>
      </w:ins>
      <w:r w:rsidRPr="005E1AF3">
        <w:rPr>
          <w:lang w:val="en-US"/>
        </w:rPr>
        <w:t xml:space="preserve"> </w:t>
      </w:r>
      <w:ins w:id="80" w:author="Deepikaa Menon" w:date="2020-08-19T13:42:00Z">
        <w:r w:rsidR="00BF29B4">
          <w:rPr>
            <w:lang w:val="en-US"/>
          </w:rPr>
          <w:t xml:space="preserve">previously reported </w:t>
        </w:r>
        <w:r w:rsidR="00BF29B4" w:rsidRPr="005E1AF3">
          <w:rPr>
            <w:lang w:val="en-US"/>
          </w:rPr>
          <w:t>(</w:t>
        </w:r>
        <w:commentRangeStart w:id="81"/>
        <w:r w:rsidR="00BF29B4" w:rsidRPr="005E1AF3">
          <w:rPr>
            <w:lang w:val="en-US"/>
          </w:rPr>
          <w:t xml:space="preserve">ref. </w:t>
        </w:r>
        <w:proofErr w:type="spellStart"/>
        <w:r w:rsidR="00BF29B4" w:rsidRPr="005E1AF3">
          <w:rPr>
            <w:lang w:val="en-US"/>
          </w:rPr>
          <w:t>ayscough</w:t>
        </w:r>
        <w:commentRangeEnd w:id="81"/>
        <w:proofErr w:type="spellEnd"/>
        <w:r w:rsidR="00BF29B4">
          <w:rPr>
            <w:rStyle w:val="CommentReference"/>
          </w:rPr>
          <w:commentReference w:id="81"/>
        </w:r>
        <w:r w:rsidR="00BF29B4" w:rsidRPr="005E1AF3">
          <w:rPr>
            <w:lang w:val="en-US"/>
          </w:rPr>
          <w:t>)</w:t>
        </w:r>
        <w:r w:rsidR="00BF29B4">
          <w:rPr>
            <w:lang w:val="en-US"/>
          </w:rPr>
          <w:t xml:space="preserve"> </w:t>
        </w:r>
      </w:ins>
      <w:r w:rsidRPr="005E1AF3">
        <w:rPr>
          <w:lang w:val="en-US"/>
        </w:rPr>
        <w:t>growth phenotype at 37\</w:t>
      </w:r>
      <w:proofErr w:type="spellStart"/>
      <w:r w:rsidRPr="005E1AF3">
        <w:rPr>
          <w:lang w:val="en-US"/>
        </w:rPr>
        <w:t>si</w:t>
      </w:r>
      <w:proofErr w:type="spellEnd"/>
      <w:r w:rsidRPr="005E1AF3">
        <w:rPr>
          <w:lang w:val="en-US"/>
        </w:rPr>
        <w:t xml:space="preserve">{\degree}C (Fig.1, </w:t>
      </w:r>
      <w:ins w:id="82" w:author="Deepikaa Menon" w:date="2020-08-18T16:34:00Z">
        <w:r w:rsidR="003E16DA" w:rsidRPr="005E1AF3">
          <w:rPr>
            <w:lang w:val="en-US"/>
          </w:rPr>
          <w:t>supplement</w:t>
        </w:r>
        <w:r w:rsidR="003E16DA">
          <w:rPr>
            <w:lang w:val="en-US"/>
          </w:rPr>
          <w:t>1</w:t>
        </w:r>
      </w:ins>
      <w:del w:id="83" w:author="Deepikaa Menon" w:date="2020-08-19T13:42:00Z">
        <w:r w:rsidRPr="005E1AF3" w:rsidDel="00BF29B4">
          <w:rPr>
            <w:lang w:val="en-US"/>
          </w:rPr>
          <w:delText>) that has been previously reported (</w:delText>
        </w:r>
        <w:commentRangeStart w:id="84"/>
        <w:r w:rsidRPr="005E1AF3" w:rsidDel="00BF29B4">
          <w:rPr>
            <w:lang w:val="en-US"/>
          </w:rPr>
          <w:delText>ref. ayscough</w:delText>
        </w:r>
        <w:commentRangeEnd w:id="84"/>
        <w:r w:rsidR="00172748" w:rsidDel="00BF29B4">
          <w:rPr>
            <w:rStyle w:val="CommentReference"/>
          </w:rPr>
          <w:commentReference w:id="84"/>
        </w:r>
        <w:r w:rsidRPr="005E1AF3" w:rsidDel="00BF29B4">
          <w:rPr>
            <w:lang w:val="en-US"/>
          </w:rPr>
          <w:delText>)</w:delText>
        </w:r>
      </w:del>
      <w:r w:rsidRPr="005E1AF3">
        <w:rPr>
          <w:lang w:val="en-US"/>
        </w:rPr>
        <w:t xml:space="preserve">. Rates of retraction of the membrane </w:t>
      </w:r>
      <w:del w:id="85" w:author="Deepikaa Menon" w:date="2020-08-19T15:03:00Z">
        <w:r w:rsidRPr="005E1AF3" w:rsidDel="00212DA3">
          <w:rPr>
            <w:lang w:val="en-US"/>
          </w:rPr>
          <w:delText xml:space="preserve">in \textit{vps1$\Delta$} and WT cells </w:delText>
        </w:r>
      </w:del>
      <w:ins w:id="86" w:author="Deepikaa Menon" w:date="2020-08-19T13:26:00Z">
        <w:r w:rsidR="00465CDC">
          <w:rPr>
            <w:lang w:val="en-US"/>
          </w:rPr>
          <w:t>were</w:t>
        </w:r>
      </w:ins>
      <w:r w:rsidRPr="005E1AF3">
        <w:rPr>
          <w:lang w:val="en-US"/>
        </w:rPr>
        <w:t xml:space="preserve"> quantified by tracking the endocytic coat protein Sla1 tagged at the C-terminus with </w:t>
      </w:r>
      <w:proofErr w:type="spellStart"/>
      <w:r w:rsidRPr="005E1AF3">
        <w:rPr>
          <w:lang w:val="en-US"/>
        </w:rPr>
        <w:t>eGFP</w:t>
      </w:r>
      <w:proofErr w:type="spellEnd"/>
      <w:r w:rsidRPr="005E1AF3">
        <w:rPr>
          <w:lang w:val="en-US"/>
        </w:rPr>
        <w:t xml:space="preserve"> (Fig.\ref{</w:t>
      </w:r>
      <w:proofErr w:type="spellStart"/>
      <w:r w:rsidRPr="005E1AF3">
        <w:rPr>
          <w:lang w:val="en-US"/>
        </w:rPr>
        <w:t>vps</w:t>
      </w:r>
      <w:proofErr w:type="spellEnd"/>
      <w:r w:rsidRPr="005E1AF3">
        <w:rPr>
          <w:lang w:val="en-US"/>
        </w:rPr>
        <w:t xml:space="preserve">}C). Upon actin polymerization, the endocytic coat </w:t>
      </w:r>
      <w:ins w:id="87" w:author="Marko Kaksonen" w:date="2020-08-11T14:19:00Z">
        <w:r w:rsidR="00767AED">
          <w:rPr>
            <w:lang w:val="en-US"/>
          </w:rPr>
          <w:t>moves</w:t>
        </w:r>
        <w:commentRangeStart w:id="88"/>
        <w:r w:rsidR="00767AED">
          <w:rPr>
            <w:lang w:val="en-US"/>
          </w:rPr>
          <w:t xml:space="preserve"> </w:t>
        </w:r>
        <w:commentRangeEnd w:id="88"/>
        <w:r w:rsidR="00767AED">
          <w:rPr>
            <w:rStyle w:val="CommentReference"/>
          </w:rPr>
          <w:commentReference w:id="88"/>
        </w:r>
      </w:ins>
      <w:r w:rsidRPr="005E1AF3">
        <w:rPr>
          <w:lang w:val="en-US"/>
        </w:rPr>
        <w:t>into the cytoplasm along with the membrane as it invaginates (</w:t>
      </w:r>
      <w:proofErr w:type="spellStart"/>
      <w:r w:rsidRPr="005E1AF3">
        <w:rPr>
          <w:lang w:val="en-US"/>
        </w:rPr>
        <w:t>ref.Skruzny</w:t>
      </w:r>
      <w:proofErr w:type="spellEnd"/>
      <w:r w:rsidRPr="005E1AF3">
        <w:rPr>
          <w:lang w:val="en-US"/>
        </w:rPr>
        <w:t xml:space="preserve">?). </w:t>
      </w:r>
      <w:ins w:id="89" w:author="Deepikaa Menon" w:date="2020-08-19T15:04:00Z">
        <w:r w:rsidR="00AA2BF5">
          <w:rPr>
            <w:lang w:val="en-US"/>
          </w:rPr>
          <w:t>Movement of c</w:t>
        </w:r>
      </w:ins>
      <w:r w:rsidRPr="005E1AF3">
        <w:rPr>
          <w:lang w:val="en-US"/>
        </w:rPr>
        <w:t xml:space="preserve">oat protein Sla1 thus acts as a proxy for the </w:t>
      </w:r>
      <w:ins w:id="90" w:author="Marko Kaksonen" w:date="2020-08-11T14:21:00Z">
        <w:r w:rsidR="00123EB5">
          <w:rPr>
            <w:lang w:val="en-US"/>
          </w:rPr>
          <w:t>growth</w:t>
        </w:r>
        <w:r w:rsidR="00123EB5" w:rsidRPr="005E1AF3">
          <w:rPr>
            <w:lang w:val="en-US"/>
          </w:rPr>
          <w:t xml:space="preserve"> </w:t>
        </w:r>
      </w:ins>
      <w:r w:rsidRPr="005E1AF3">
        <w:rPr>
          <w:lang w:val="en-US"/>
        </w:rPr>
        <w:t>of the plasma membrane</w:t>
      </w:r>
      <w:ins w:id="91" w:author="Marko Kaksonen" w:date="2020-08-11T14:21:00Z">
        <w:r w:rsidR="00123EB5">
          <w:rPr>
            <w:lang w:val="en-US"/>
          </w:rPr>
          <w:t xml:space="preserve"> invagination</w:t>
        </w:r>
      </w:ins>
      <w:commentRangeStart w:id="92"/>
      <w:r w:rsidRPr="005E1AF3">
        <w:rPr>
          <w:lang w:val="en-US"/>
        </w:rPr>
        <w:t>.</w:t>
      </w:r>
      <w:commentRangeEnd w:id="92"/>
      <w:r w:rsidR="00123EB5">
        <w:rPr>
          <w:rStyle w:val="CommentReference"/>
        </w:rPr>
        <w:commentReference w:id="92"/>
      </w:r>
      <w:r w:rsidRPr="005E1AF3">
        <w:rPr>
          <w:lang w:val="en-US"/>
        </w:rPr>
        <w:t xml:space="preserve"> Membrane retraction, that is, inward movement and subsequent retraction of the invaginated membrane back towards the cell wall is a scission-specific phenotype (</w:t>
      </w:r>
      <w:proofErr w:type="spellStart"/>
      <w:r w:rsidRPr="005E1AF3">
        <w:rPr>
          <w:lang w:val="en-US"/>
        </w:rPr>
        <w:t>ref.</w:t>
      </w:r>
      <w:commentRangeStart w:id="93"/>
      <w:r w:rsidRPr="005E1AF3">
        <w:rPr>
          <w:lang w:val="en-US"/>
        </w:rPr>
        <w:t>Marko</w:t>
      </w:r>
      <w:commentRangeEnd w:id="93"/>
      <w:proofErr w:type="spellEnd"/>
      <w:r w:rsidR="00FB0F24">
        <w:rPr>
          <w:rStyle w:val="CommentReference"/>
        </w:rPr>
        <w:commentReference w:id="93"/>
      </w:r>
      <w:r w:rsidRPr="005E1AF3">
        <w:rPr>
          <w:lang w:val="en-US"/>
        </w:rPr>
        <w:t>). Retraction rates do not increase in  \</w:t>
      </w:r>
      <w:proofErr w:type="spellStart"/>
      <w:r w:rsidRPr="005E1AF3">
        <w:rPr>
          <w:lang w:val="en-US"/>
        </w:rPr>
        <w:t>textit</w:t>
      </w:r>
      <w:proofErr w:type="spellEnd"/>
      <w:r w:rsidRPr="005E1AF3">
        <w:rPr>
          <w:lang w:val="en-US"/>
        </w:rPr>
        <w:t>{vps1$\Delta$} cells compared to the WT (Fig.\ref{</w:t>
      </w:r>
      <w:proofErr w:type="spellStart"/>
      <w:r w:rsidRPr="005E1AF3">
        <w:rPr>
          <w:lang w:val="en-US"/>
        </w:rPr>
        <w:t>vps</w:t>
      </w:r>
      <w:proofErr w:type="spellEnd"/>
      <w:r w:rsidRPr="005E1AF3">
        <w:rPr>
          <w:lang w:val="en-US"/>
        </w:rPr>
        <w:t>}C).</w:t>
      </w:r>
    </w:p>
    <w:p w14:paraId="239DCE1F" w14:textId="77777777" w:rsidR="0049760B" w:rsidRPr="005E1AF3" w:rsidRDefault="0049760B" w:rsidP="0049760B">
      <w:pPr>
        <w:rPr>
          <w:lang w:val="en-US"/>
        </w:rPr>
      </w:pPr>
      <w:r w:rsidRPr="005E1AF3">
        <w:rPr>
          <w:lang w:val="en-US"/>
        </w:rPr>
        <w:t>﻿</w:t>
      </w:r>
    </w:p>
    <w:p w14:paraId="31348FC9" w14:textId="4D1362CD" w:rsidR="0049760B" w:rsidRDefault="0049760B" w:rsidP="0049760B">
      <w:pPr>
        <w:rPr>
          <w:lang w:val="en-US"/>
        </w:rPr>
      </w:pPr>
      <w:r w:rsidRPr="005E1AF3">
        <w:rPr>
          <w:lang w:val="en-US"/>
        </w:rPr>
        <w:t xml:space="preserve">In order to study the </w:t>
      </w:r>
      <w:commentRangeStart w:id="94"/>
      <w:r w:rsidRPr="005E1AF3">
        <w:rPr>
          <w:lang w:val="en-US"/>
        </w:rPr>
        <w:t xml:space="preserve">total </w:t>
      </w:r>
      <w:del w:id="95" w:author="Deepikaa Menon" w:date="2020-08-21T14:51:00Z">
        <w:r w:rsidRPr="005E1AF3" w:rsidDel="00187E91">
          <w:rPr>
            <w:lang w:val="en-US"/>
          </w:rPr>
          <w:delText xml:space="preserve">inward </w:delText>
        </w:r>
      </w:del>
      <w:r w:rsidRPr="005E1AF3">
        <w:rPr>
          <w:lang w:val="en-US"/>
        </w:rPr>
        <w:t xml:space="preserve">movement </w:t>
      </w:r>
      <w:commentRangeEnd w:id="94"/>
      <w:r w:rsidR="00043AF6">
        <w:rPr>
          <w:rStyle w:val="CommentReference"/>
        </w:rPr>
        <w:commentReference w:id="94"/>
      </w:r>
      <w:r w:rsidRPr="005E1AF3">
        <w:rPr>
          <w:lang w:val="en-US"/>
        </w:rPr>
        <w:t>of the endocytic coat</w:t>
      </w:r>
      <w:ins w:id="96" w:author="Deepikaa Menon" w:date="2020-08-19T13:43:00Z">
        <w:r w:rsidR="00DA3EA8">
          <w:rPr>
            <w:lang w:val="en-US"/>
          </w:rPr>
          <w:t xml:space="preserve">, </w:t>
        </w:r>
      </w:ins>
      <w:r w:rsidRPr="005E1AF3">
        <w:rPr>
          <w:lang w:val="en-US"/>
        </w:rPr>
        <w:t xml:space="preserve">and therefore the </w:t>
      </w:r>
      <w:ins w:id="97" w:author="Deepikaa Menon" w:date="2020-08-19T14:03:00Z">
        <w:r w:rsidR="009C165C">
          <w:rPr>
            <w:lang w:val="en-US"/>
          </w:rPr>
          <w:t xml:space="preserve">length </w:t>
        </w:r>
      </w:ins>
      <w:r w:rsidRPr="005E1AF3">
        <w:rPr>
          <w:lang w:val="en-US"/>
        </w:rPr>
        <w:t xml:space="preserve">of the endocytic invagination, the averaged centroid trajectory of ~50 Sla1-eGFP patches (ref. </w:t>
      </w:r>
      <w:proofErr w:type="spellStart"/>
      <w:r w:rsidRPr="005E1AF3">
        <w:rPr>
          <w:lang w:val="en-US"/>
        </w:rPr>
        <w:t>Picco</w:t>
      </w:r>
      <w:proofErr w:type="spellEnd"/>
      <w:r w:rsidRPr="005E1AF3">
        <w:rPr>
          <w:lang w:val="en-US"/>
        </w:rPr>
        <w:t xml:space="preserve">, </w:t>
      </w:r>
      <w:proofErr w:type="spellStart"/>
      <w:r w:rsidRPr="005E1AF3">
        <w:rPr>
          <w:lang w:val="en-US"/>
        </w:rPr>
        <w:t>eLife</w:t>
      </w:r>
      <w:proofErr w:type="spellEnd"/>
      <w:r w:rsidRPr="005E1AF3">
        <w:rPr>
          <w:lang w:val="en-US"/>
        </w:rPr>
        <w:t xml:space="preserve"> 2015) in \</w:t>
      </w:r>
      <w:proofErr w:type="spellStart"/>
      <w:r w:rsidRPr="005E1AF3">
        <w:rPr>
          <w:lang w:val="en-US"/>
        </w:rPr>
        <w:t>textit</w:t>
      </w:r>
      <w:proofErr w:type="spellEnd"/>
      <w:r w:rsidRPr="005E1AF3">
        <w:rPr>
          <w:lang w:val="en-US"/>
        </w:rPr>
        <w:t xml:space="preserve">{vps1$\Delta$} and WT cells </w:t>
      </w:r>
      <w:ins w:id="98" w:author="Deepikaa Menon" w:date="2020-08-19T14:03:00Z">
        <w:r w:rsidR="00F644D6">
          <w:rPr>
            <w:lang w:val="en-US"/>
          </w:rPr>
          <w:t>w</w:t>
        </w:r>
      </w:ins>
      <w:ins w:id="99" w:author="Deepikaa Menon" w:date="2020-08-19T15:59:00Z">
        <w:r w:rsidR="00C7454B">
          <w:rPr>
            <w:lang w:val="en-US"/>
          </w:rPr>
          <w:t>ere</w:t>
        </w:r>
      </w:ins>
      <w:ins w:id="100" w:author="Deepikaa Menon" w:date="2020-08-19T14:03:00Z">
        <w:r w:rsidR="00F644D6" w:rsidRPr="005E1AF3">
          <w:rPr>
            <w:lang w:val="en-US"/>
          </w:rPr>
          <w:t xml:space="preserve"> </w:t>
        </w:r>
      </w:ins>
      <w:r w:rsidRPr="005E1AF3">
        <w:rPr>
          <w:lang w:val="en-US"/>
        </w:rPr>
        <w:t>tracked and compared (Fig.\ref{</w:t>
      </w:r>
      <w:proofErr w:type="spellStart"/>
      <w:r w:rsidRPr="005E1AF3">
        <w:rPr>
          <w:lang w:val="en-US"/>
        </w:rPr>
        <w:t>vps</w:t>
      </w:r>
      <w:proofErr w:type="spellEnd"/>
      <w:r w:rsidRPr="005E1AF3">
        <w:rPr>
          <w:lang w:val="en-US"/>
        </w:rPr>
        <w:t xml:space="preserve">}D). In brief: yeast cells expressing fluorescently-tagged endocytic proteins </w:t>
      </w:r>
      <w:ins w:id="101" w:author="Deepikaa Menon" w:date="2020-08-19T15:59:00Z">
        <w:r w:rsidR="00FB46A9">
          <w:rPr>
            <w:lang w:val="en-US"/>
          </w:rPr>
          <w:t xml:space="preserve">were </w:t>
        </w:r>
      </w:ins>
      <w:r w:rsidRPr="005E1AF3">
        <w:rPr>
          <w:lang w:val="en-US"/>
        </w:rPr>
        <w:t xml:space="preserve">imaged at the equatorial plane. Since membrane invagination progresses perpendicularly to the plane of the plasma membrane, proteins that move into the cytoplasm during invagination do so in the imaging plane. Centroids of Sla1 patches- each patch being an endocytic site- </w:t>
      </w:r>
      <w:ins w:id="102" w:author="Deepikaa Menon" w:date="2020-08-19T15:59:00Z">
        <w:r w:rsidR="00FB46A9">
          <w:rPr>
            <w:lang w:val="en-US"/>
          </w:rPr>
          <w:t>were</w:t>
        </w:r>
        <w:r w:rsidR="00FB46A9" w:rsidRPr="005E1AF3">
          <w:rPr>
            <w:lang w:val="en-US"/>
          </w:rPr>
          <w:t xml:space="preserve"> </w:t>
        </w:r>
      </w:ins>
      <w:r w:rsidRPr="005E1AF3">
        <w:rPr>
          <w:lang w:val="en-US"/>
        </w:rPr>
        <w:t xml:space="preserve">tracked in time and averaged. This </w:t>
      </w:r>
      <w:ins w:id="103" w:author="Deepikaa Menon" w:date="2020-08-19T15:59:00Z">
        <w:r w:rsidR="006938AF" w:rsidRPr="005E1AF3">
          <w:rPr>
            <w:lang w:val="en-US"/>
          </w:rPr>
          <w:t>provide</w:t>
        </w:r>
        <w:r w:rsidR="006938AF">
          <w:rPr>
            <w:lang w:val="en-US"/>
          </w:rPr>
          <w:t>d</w:t>
        </w:r>
        <w:r w:rsidR="006938AF" w:rsidRPr="005E1AF3">
          <w:rPr>
            <w:lang w:val="en-US"/>
          </w:rPr>
          <w:t xml:space="preserve"> </w:t>
        </w:r>
      </w:ins>
      <w:r w:rsidRPr="005E1AF3">
        <w:rPr>
          <w:lang w:val="en-US"/>
        </w:rPr>
        <w:t xml:space="preserve">an average centroid that </w:t>
      </w:r>
      <w:ins w:id="104" w:author="Deepikaa Menon" w:date="2020-08-19T16:25:00Z">
        <w:r w:rsidR="004B6220" w:rsidRPr="005E1AF3">
          <w:rPr>
            <w:lang w:val="en-US"/>
          </w:rPr>
          <w:t>c</w:t>
        </w:r>
        <w:r w:rsidR="004B6220">
          <w:rPr>
            <w:lang w:val="en-US"/>
          </w:rPr>
          <w:t>ould</w:t>
        </w:r>
        <w:r w:rsidR="004B6220" w:rsidRPr="005E1AF3">
          <w:rPr>
            <w:lang w:val="en-US"/>
          </w:rPr>
          <w:t xml:space="preserve"> </w:t>
        </w:r>
      </w:ins>
      <w:r w:rsidRPr="005E1AF3">
        <w:rPr>
          <w:lang w:val="en-US"/>
        </w:rPr>
        <w:t>be followed with high spatial and temporal precision</w:t>
      </w:r>
      <w:ins w:id="105" w:author="Marko Kaksonen" w:date="2020-08-11T15:46:00Z">
        <w:r w:rsidR="00D54EBD">
          <w:rPr>
            <w:lang w:val="en-US"/>
          </w:rPr>
          <w:t xml:space="preserve"> (</w:t>
        </w:r>
      </w:ins>
      <w:proofErr w:type="spellStart"/>
      <w:r w:rsidRPr="005E1AF3">
        <w:rPr>
          <w:lang w:val="en-US"/>
        </w:rPr>
        <w:t>Picco</w:t>
      </w:r>
      <w:proofErr w:type="spellEnd"/>
      <w:r w:rsidRPr="005E1AF3">
        <w:rPr>
          <w:lang w:val="en-US"/>
        </w:rPr>
        <w:t xml:space="preserve"> et. al, </w:t>
      </w:r>
      <w:proofErr w:type="spellStart"/>
      <w:r w:rsidRPr="005E1AF3">
        <w:rPr>
          <w:lang w:val="en-US"/>
        </w:rPr>
        <w:t>eLIFE</w:t>
      </w:r>
      <w:proofErr w:type="spellEnd"/>
      <w:r w:rsidRPr="005E1AF3">
        <w:rPr>
          <w:lang w:val="en-US"/>
        </w:rPr>
        <w:t xml:space="preserve"> 2015</w:t>
      </w:r>
      <w:ins w:id="106" w:author="Marko Kaksonen" w:date="2020-08-11T15:46:00Z">
        <w:r w:rsidR="00D54EBD">
          <w:rPr>
            <w:lang w:val="en-US"/>
          </w:rPr>
          <w:t>)</w:t>
        </w:r>
      </w:ins>
      <w:r w:rsidRPr="005E1AF3">
        <w:rPr>
          <w:lang w:val="en-US"/>
        </w:rPr>
        <w:t xml:space="preserve">. Averaged centroid movement of Sla1-eGFP in WT cells </w:t>
      </w:r>
      <w:ins w:id="107" w:author="Deepikaa Menon" w:date="2020-08-19T15:59:00Z">
        <w:r w:rsidR="005F63D0">
          <w:rPr>
            <w:lang w:val="en-US"/>
          </w:rPr>
          <w:t>was</w:t>
        </w:r>
        <w:r w:rsidR="005F63D0" w:rsidRPr="005E1AF3">
          <w:rPr>
            <w:lang w:val="en-US"/>
          </w:rPr>
          <w:t xml:space="preserve"> </w:t>
        </w:r>
      </w:ins>
      <w:r w:rsidRPr="005E1AF3">
        <w:rPr>
          <w:lang w:val="en-US"/>
        </w:rPr>
        <w:t>linear to about 140nm (Fig.\ref{</w:t>
      </w:r>
      <w:proofErr w:type="spellStart"/>
      <w:r w:rsidRPr="005E1AF3">
        <w:rPr>
          <w:lang w:val="en-US"/>
        </w:rPr>
        <w:t>vps</w:t>
      </w:r>
      <w:proofErr w:type="spellEnd"/>
      <w:r w:rsidRPr="005E1AF3">
        <w:rPr>
          <w:lang w:val="en-US"/>
        </w:rPr>
        <w:t>}D). Sla1 movement in \</w:t>
      </w:r>
      <w:proofErr w:type="spellStart"/>
      <w:r w:rsidRPr="005E1AF3">
        <w:rPr>
          <w:lang w:val="en-US"/>
        </w:rPr>
        <w:t>textit</w:t>
      </w:r>
      <w:proofErr w:type="spellEnd"/>
      <w:r w:rsidRPr="005E1AF3">
        <w:rPr>
          <w:lang w:val="en-US"/>
        </w:rPr>
        <w:t xml:space="preserve">{vps1$\Delta$} cells </w:t>
      </w:r>
      <w:ins w:id="108" w:author="Deepikaa Menon" w:date="2020-08-19T15:59:00Z">
        <w:r w:rsidR="00D86D10" w:rsidRPr="005E1AF3">
          <w:rPr>
            <w:lang w:val="en-US"/>
          </w:rPr>
          <w:t>ha</w:t>
        </w:r>
        <w:r w:rsidR="00D86D10">
          <w:rPr>
            <w:lang w:val="en-US"/>
          </w:rPr>
          <w:t>d</w:t>
        </w:r>
        <w:r w:rsidR="00D86D10" w:rsidRPr="005E1AF3">
          <w:rPr>
            <w:lang w:val="en-US"/>
          </w:rPr>
          <w:t xml:space="preserve"> </w:t>
        </w:r>
      </w:ins>
      <w:r w:rsidRPr="005E1AF3">
        <w:rPr>
          <w:lang w:val="en-US"/>
        </w:rPr>
        <w:t>the same magnitude of movement (Fig.\ref{</w:t>
      </w:r>
      <w:proofErr w:type="spellStart"/>
      <w:r w:rsidRPr="005E1AF3">
        <w:rPr>
          <w:lang w:val="en-US"/>
        </w:rPr>
        <w:t>vps</w:t>
      </w:r>
      <w:proofErr w:type="spellEnd"/>
      <w:r w:rsidRPr="005E1AF3">
        <w:rPr>
          <w:lang w:val="en-US"/>
        </w:rPr>
        <w:t xml:space="preserve">}D). In spite of slight differences in the rates of movement, the total inward movement- and so the depth of endocytic invagination- </w:t>
      </w:r>
      <w:ins w:id="109" w:author="Deepikaa Menon" w:date="2020-08-19T16:00:00Z">
        <w:r w:rsidR="00A4139C" w:rsidRPr="005E1AF3">
          <w:rPr>
            <w:lang w:val="en-US"/>
          </w:rPr>
          <w:t>d</w:t>
        </w:r>
        <w:r w:rsidR="00A4139C">
          <w:rPr>
            <w:lang w:val="en-US"/>
          </w:rPr>
          <w:t>id</w:t>
        </w:r>
        <w:r w:rsidR="00A4139C" w:rsidRPr="005E1AF3">
          <w:rPr>
            <w:lang w:val="en-US"/>
          </w:rPr>
          <w:t xml:space="preserve"> </w:t>
        </w:r>
      </w:ins>
      <w:r w:rsidRPr="005E1AF3">
        <w:rPr>
          <w:lang w:val="en-US"/>
        </w:rPr>
        <w:t>not change.</w:t>
      </w:r>
      <w:ins w:id="110" w:author="Deepikaa Menon" w:date="2020-08-19T14:15:00Z">
        <w:r w:rsidR="00924D41">
          <w:rPr>
            <w:lang w:val="en-US"/>
          </w:rPr>
          <w:softHyphen/>
        </w:r>
      </w:ins>
    </w:p>
    <w:p w14:paraId="3CFDBFFF" w14:textId="299B2935" w:rsidR="006B1ECA" w:rsidRPr="006B1ECA" w:rsidRDefault="006B1ECA" w:rsidP="006B1ECA">
      <w:pPr>
        <w:pStyle w:val="NormalWeb"/>
        <w:rPr>
          <w:rFonts w:ascii="OpenSans" w:hAnsi="OpenSans"/>
          <w:lang w:val="en-US"/>
        </w:rPr>
      </w:pPr>
      <w:r w:rsidRPr="006B1ECA">
        <w:rPr>
          <w:rFonts w:ascii="OpenSans" w:hAnsi="OpenSans"/>
          <w:lang w:val="en-US"/>
        </w:rPr>
        <w:t xml:space="preserve">Centroid tracking has shown that the number of molecules of Rvs167 peaks at the time of </w:t>
      </w:r>
      <w:r w:rsidRPr="006B1ECA">
        <w:rPr>
          <w:lang w:val="en-US"/>
        </w:rPr>
        <w:t xml:space="preserve"> </w:t>
      </w:r>
      <w:r w:rsidRPr="006B1ECA">
        <w:rPr>
          <w:rFonts w:ascii="OpenSans" w:hAnsi="OpenSans"/>
          <w:lang w:val="en-US"/>
        </w:rPr>
        <w:t>scission, and is followed by a rapid loss of fluorescent intensity, simultaneous with a sharp jump of the centroid into the cytoplasm (</w:t>
      </w:r>
      <w:proofErr w:type="spellStart"/>
      <w:r w:rsidRPr="006B1ECA">
        <w:rPr>
          <w:rFonts w:ascii="OpenSans" w:hAnsi="OpenSans"/>
          <w:lang w:val="en-US"/>
        </w:rPr>
        <w:t>ref.Andrea</w:t>
      </w:r>
      <w:proofErr w:type="spellEnd"/>
      <w:r w:rsidRPr="006B1ECA">
        <w:rPr>
          <w:rFonts w:ascii="OpenSans" w:hAnsi="OpenSans"/>
          <w:lang w:val="en-US"/>
        </w:rPr>
        <w:t xml:space="preserve">). This jump, also seen in Rvs167-GFP kymographs </w:t>
      </w:r>
      <w:r w:rsidR="00826E77">
        <w:rPr>
          <w:rFonts w:ascii="OpenSans" w:hAnsi="OpenSans"/>
          <w:lang w:val="en-US"/>
        </w:rPr>
        <w:t>(</w:t>
      </w:r>
      <w:r w:rsidRPr="006B1ECA">
        <w:rPr>
          <w:rFonts w:ascii="OpenSans" w:hAnsi="OpenSans"/>
          <w:lang w:val="en-US"/>
        </w:rPr>
        <w:t>Fig.</w:t>
      </w:r>
      <w:r w:rsidRPr="006B1ECA">
        <w:rPr>
          <w:rFonts w:ascii="OpenSans" w:hAnsi="OpenSans"/>
          <w:color w:val="6B6D6D"/>
          <w:lang w:val="en-US"/>
        </w:rPr>
        <w:t>1</w:t>
      </w:r>
      <w:r w:rsidRPr="006B1ECA">
        <w:rPr>
          <w:rFonts w:ascii="OpenSans" w:hAnsi="OpenSans"/>
          <w:lang w:val="en-US"/>
        </w:rPr>
        <w:t>B), is interpreted as loss of protein on the membrane tube, causing an apparent spatial jump to the protein localized at the base of the newly formed vesicle. Kymographs of Rvs167-GFP (Fig.</w:t>
      </w:r>
      <w:r w:rsidRPr="006B1ECA">
        <w:rPr>
          <w:rFonts w:ascii="OpenSans" w:hAnsi="OpenSans"/>
          <w:color w:val="6B6D6D"/>
          <w:lang w:val="en-US"/>
        </w:rPr>
        <w:t>1</w:t>
      </w:r>
      <w:r w:rsidRPr="006B1ECA">
        <w:rPr>
          <w:rFonts w:ascii="OpenSans" w:hAnsi="OpenSans"/>
          <w:lang w:val="en-US"/>
        </w:rPr>
        <w:t>B), as well as Rvs167 centroid tracking (Fig.</w:t>
      </w:r>
      <w:r w:rsidRPr="006B1ECA">
        <w:rPr>
          <w:rFonts w:ascii="OpenSans" w:hAnsi="OpenSans"/>
          <w:color w:val="6B6D6D"/>
          <w:lang w:val="en-US"/>
        </w:rPr>
        <w:t>1</w:t>
      </w:r>
      <w:r w:rsidRPr="006B1ECA">
        <w:rPr>
          <w:rFonts w:ascii="OpenSans" w:hAnsi="OpenSans"/>
          <w:lang w:val="en-US"/>
        </w:rPr>
        <w:t>E) in Vps1 deleted cells show</w:t>
      </w:r>
      <w:ins w:id="111" w:author="Deepikaa Menon" w:date="2020-08-19T16:43:00Z">
        <w:r w:rsidR="00CB0AE7">
          <w:rPr>
            <w:rFonts w:ascii="OpenSans" w:hAnsi="OpenSans"/>
            <w:lang w:val="en-US"/>
          </w:rPr>
          <w:t>ed</w:t>
        </w:r>
      </w:ins>
      <w:r w:rsidRPr="006B1ECA">
        <w:rPr>
          <w:rFonts w:ascii="OpenSans" w:hAnsi="OpenSans"/>
          <w:lang w:val="en-US"/>
        </w:rPr>
        <w:t xml:space="preserve"> the same jump as in WT. </w:t>
      </w:r>
    </w:p>
    <w:p w14:paraId="0E33BD8B" w14:textId="60A56454" w:rsidR="00FC35AE" w:rsidRPr="00EC7F2F" w:rsidRDefault="006B1ECA" w:rsidP="00CD2832">
      <w:pPr>
        <w:pStyle w:val="NormalWeb"/>
        <w:rPr>
          <w:lang w:val="en-US"/>
        </w:rPr>
      </w:pPr>
      <w:r w:rsidRPr="006B1ECA">
        <w:rPr>
          <w:rFonts w:ascii="OpenSans" w:hAnsi="OpenSans"/>
          <w:lang w:val="en-US"/>
        </w:rPr>
        <w:t xml:space="preserve">The </w:t>
      </w:r>
      <w:proofErr w:type="spellStart"/>
      <w:r w:rsidRPr="006B1ECA">
        <w:rPr>
          <w:rFonts w:ascii="OpenSans" w:hAnsi="OpenSans"/>
          <w:lang w:val="en-US"/>
        </w:rPr>
        <w:t>Rvs</w:t>
      </w:r>
      <w:proofErr w:type="spellEnd"/>
      <w:r w:rsidRPr="006B1ECA">
        <w:rPr>
          <w:rFonts w:ascii="OpenSans" w:hAnsi="OpenSans"/>
          <w:lang w:val="en-US"/>
        </w:rPr>
        <w:t xml:space="preserve"> complex is composed of Rvs161 and Rvs167 dimers (</w:t>
      </w:r>
      <w:proofErr w:type="spellStart"/>
      <w:r w:rsidRPr="006B1ECA">
        <w:rPr>
          <w:rFonts w:ascii="OpenSans" w:hAnsi="OpenSans"/>
          <w:lang w:val="en-US"/>
        </w:rPr>
        <w:t>ref.Dominik</w:t>
      </w:r>
      <w:proofErr w:type="spellEnd"/>
      <w:r w:rsidRPr="006B1ECA">
        <w:rPr>
          <w:rFonts w:ascii="OpenSans" w:hAnsi="OpenSans"/>
          <w:lang w:val="en-US"/>
        </w:rPr>
        <w:t xml:space="preserve">), so deletion of Rvs167 effectively removes both proteins from endocytic sites. We quantified the effect of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on membrane invagination (Fig.</w:t>
      </w:r>
      <w:r w:rsidRPr="006B1ECA">
        <w:rPr>
          <w:rFonts w:ascii="OpenSans" w:hAnsi="OpenSans"/>
          <w:color w:val="6B6D6D"/>
          <w:lang w:val="en-US"/>
        </w:rPr>
        <w:t>1</w:t>
      </w:r>
      <w:r w:rsidRPr="006B1ECA">
        <w:rPr>
          <w:rFonts w:ascii="OpenSans" w:hAnsi="OpenSans"/>
          <w:lang w:val="en-US"/>
        </w:rPr>
        <w:t xml:space="preserve">A-C). 27% of Sla1 patches retract 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cells (Fig.1C). Similar retraction rates were measured in other experiments (</w:t>
      </w:r>
      <w:proofErr w:type="spellStart"/>
      <w:r w:rsidRPr="006B1ECA">
        <w:rPr>
          <w:rFonts w:ascii="OpenSans" w:hAnsi="OpenSans"/>
          <w:lang w:val="en-US"/>
        </w:rPr>
        <w:t>Kaksonen</w:t>
      </w:r>
      <w:proofErr w:type="spellEnd"/>
      <w:r w:rsidRPr="006B1ECA">
        <w:rPr>
          <w:rFonts w:ascii="OpenSans" w:hAnsi="OpenSans"/>
          <w:lang w:val="en-US"/>
        </w:rPr>
        <w:t xml:space="preserve">, </w:t>
      </w:r>
      <w:proofErr w:type="spellStart"/>
      <w:r w:rsidRPr="006B1ECA">
        <w:rPr>
          <w:rFonts w:ascii="OpenSans" w:hAnsi="OpenSans"/>
          <w:lang w:val="en-US"/>
        </w:rPr>
        <w:t>Toret</w:t>
      </w:r>
      <w:proofErr w:type="spellEnd"/>
      <w:r w:rsidRPr="006B1ECA">
        <w:rPr>
          <w:rFonts w:ascii="OpenSans" w:hAnsi="OpenSans"/>
          <w:lang w:val="en-US"/>
        </w:rPr>
        <w:t xml:space="preserve"> and </w:t>
      </w:r>
      <w:proofErr w:type="spellStart"/>
      <w:r w:rsidRPr="006B1ECA">
        <w:rPr>
          <w:rFonts w:ascii="OpenSans" w:hAnsi="OpenSans"/>
          <w:lang w:val="en-US"/>
        </w:rPr>
        <w:t>Drubin</w:t>
      </w:r>
      <w:proofErr w:type="spellEnd"/>
      <w:r w:rsidRPr="006B1ECA">
        <w:rPr>
          <w:rFonts w:ascii="OpenSans" w:hAnsi="OpenSans"/>
          <w:lang w:val="en-US"/>
        </w:rPr>
        <w:t xml:space="preserve">, 2005), and suggest failed scission in these 27% of endocytic events. Coat movement both of retractions and of successful endocytic events were quantified (Fig.1F) as described in </w:t>
      </w:r>
      <w:proofErr w:type="spellStart"/>
      <w:r w:rsidRPr="006B1ECA">
        <w:rPr>
          <w:rFonts w:ascii="OpenSans" w:hAnsi="OpenSans"/>
          <w:lang w:val="en-US"/>
        </w:rPr>
        <w:t>Picco</w:t>
      </w:r>
      <w:proofErr w:type="spellEnd"/>
      <w:r w:rsidRPr="006B1ECA">
        <w:rPr>
          <w:rFonts w:ascii="OpenSans" w:hAnsi="OpenSans"/>
          <w:lang w:val="en-US"/>
        </w:rPr>
        <w:t xml:space="preserve"> et. al, 2015. Sla1 centroid movement in both successful and retracting endocytic events 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cells look similar to WT up to about 50nm (Fig.</w:t>
      </w:r>
      <w:r w:rsidRPr="006B1ECA">
        <w:rPr>
          <w:rFonts w:ascii="OpenSans" w:hAnsi="OpenSans"/>
          <w:color w:val="6B6D6D"/>
          <w:lang w:val="en-US"/>
        </w:rPr>
        <w:t>1</w:t>
      </w:r>
      <w:r w:rsidRPr="006B1ECA">
        <w:rPr>
          <w:rFonts w:ascii="OpenSans" w:hAnsi="OpenSans"/>
          <w:lang w:val="en-US"/>
        </w:rPr>
        <w:t xml:space="preserve">F). In WT cells, Abp1 intensity begins to drop at scission time; similarly, in successful endocytic events, Abp1 intensity drops after Sla1 centroid has moved about 100nm (Fig.1supplement), suggesting that scission occurs at invagination lengths between 60 -100 nm. That membrane scission occurs at shorter invagination lengths than in WT is corroborated  by the smaller vesicles formed 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cells by Correlative light and electron microscopy (CLEM) (</w:t>
      </w:r>
      <w:proofErr w:type="spellStart"/>
      <w:r w:rsidRPr="006B1ECA">
        <w:rPr>
          <w:rFonts w:ascii="OpenSans" w:hAnsi="OpenSans"/>
          <w:lang w:val="en-US"/>
        </w:rPr>
        <w:t>Kukulski</w:t>
      </w:r>
      <w:proofErr w:type="spellEnd"/>
      <w:r w:rsidRPr="006B1ECA">
        <w:rPr>
          <w:rFonts w:ascii="OpenSans" w:hAnsi="OpenSans"/>
          <w:lang w:val="en-US"/>
        </w:rPr>
        <w:t xml:space="preserve"> et al., 2012). CLEM has moreover shown that Rvs167 localizes to endocytic sites after the invaginations are </w:t>
      </w:r>
      <w:r w:rsidRPr="006B1ECA">
        <w:rPr>
          <w:rFonts w:ascii="OpenSans" w:hAnsi="OpenSans"/>
          <w:lang w:val="en-US"/>
        </w:rPr>
        <w:lastRenderedPageBreak/>
        <w:t>about 60nm long (</w:t>
      </w:r>
      <w:proofErr w:type="spellStart"/>
      <w:r w:rsidRPr="006B1ECA">
        <w:rPr>
          <w:rFonts w:ascii="OpenSans" w:hAnsi="OpenSans"/>
          <w:lang w:val="en-US"/>
        </w:rPr>
        <w:t>Kukulski</w:t>
      </w:r>
      <w:proofErr w:type="spellEnd"/>
      <w:r w:rsidRPr="006B1ECA">
        <w:rPr>
          <w:rFonts w:ascii="OpenSans" w:hAnsi="OpenSans"/>
          <w:lang w:val="en-US"/>
        </w:rPr>
        <w:t xml:space="preserve"> et al., 2012). Sla1 movement 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 xml:space="preserve">indicates therefore that membrane invagination is unaffected till </w:t>
      </w:r>
      <w:proofErr w:type="spellStart"/>
      <w:r w:rsidRPr="006B1ECA">
        <w:rPr>
          <w:rFonts w:ascii="OpenSans" w:hAnsi="OpenSans"/>
          <w:lang w:val="en-US"/>
        </w:rPr>
        <w:t>Rvs</w:t>
      </w:r>
      <w:proofErr w:type="spellEnd"/>
      <w:r w:rsidRPr="006B1ECA">
        <w:rPr>
          <w:rFonts w:ascii="OpenSans" w:hAnsi="OpenSans"/>
          <w:lang w:val="en-US"/>
        </w:rPr>
        <w:t xml:space="preserve"> is supposed to arrive. The Sla1 centroid </w:t>
      </w:r>
      <w:r w:rsidR="00FC35AE" w:rsidRPr="00EC7F2F">
        <w:rPr>
          <w:rFonts w:ascii="OpenSans" w:hAnsi="OpenSans"/>
          <w:lang w:val="en-US"/>
        </w:rPr>
        <w:t xml:space="preserve">for retraction events moves back towards its original position after inward movement. </w:t>
      </w:r>
    </w:p>
    <w:p w14:paraId="7B7051B8" w14:textId="71FB2A86" w:rsidR="006B1ECA" w:rsidRPr="00CD2832" w:rsidRDefault="006B1ECA" w:rsidP="006B1ECA">
      <w:pPr>
        <w:pStyle w:val="NormalWeb"/>
        <w:rPr>
          <w:lang w:val="en-US"/>
        </w:rPr>
      </w:pPr>
    </w:p>
    <w:p w14:paraId="1D4545CE" w14:textId="77777777" w:rsidR="006B1ECA" w:rsidRPr="006B1ECA" w:rsidRDefault="006B1ECA" w:rsidP="006B1ECA">
      <w:pPr>
        <w:pStyle w:val="NormalWeb"/>
        <w:rPr>
          <w:lang w:val="en-US"/>
        </w:rPr>
      </w:pPr>
    </w:p>
    <w:p w14:paraId="796BBFDF" w14:textId="77777777" w:rsidR="005E1AF3" w:rsidRDefault="005E1AF3" w:rsidP="0049760B">
      <w:pPr>
        <w:rPr>
          <w:lang w:val="en-US"/>
        </w:rPr>
      </w:pPr>
    </w:p>
    <w:p w14:paraId="35ACB44A" w14:textId="77777777" w:rsidR="005E1AF3" w:rsidRDefault="005E1AF3" w:rsidP="0049760B">
      <w:pPr>
        <w:rPr>
          <w:lang w:val="en-US"/>
        </w:rPr>
      </w:pPr>
    </w:p>
    <w:p w14:paraId="3D8D5279" w14:textId="77777777" w:rsidR="005E1AF3" w:rsidRDefault="005E1AF3" w:rsidP="0049760B">
      <w:pPr>
        <w:rPr>
          <w:lang w:val="en-US"/>
        </w:rPr>
      </w:pPr>
    </w:p>
    <w:p w14:paraId="71A1D2C2" w14:textId="77777777" w:rsidR="005E1AF3" w:rsidRDefault="005E1AF3" w:rsidP="0049760B">
      <w:pPr>
        <w:rPr>
          <w:lang w:val="en-US"/>
        </w:rPr>
      </w:pPr>
    </w:p>
    <w:p w14:paraId="681F3E68" w14:textId="77777777" w:rsidR="005E1AF3" w:rsidRDefault="005E1AF3" w:rsidP="0049760B">
      <w:pPr>
        <w:rPr>
          <w:lang w:val="en-US"/>
        </w:rPr>
      </w:pPr>
    </w:p>
    <w:p w14:paraId="11AA0535" w14:textId="77777777" w:rsidR="005E1AF3" w:rsidRDefault="005E1AF3" w:rsidP="0049760B">
      <w:pPr>
        <w:rPr>
          <w:lang w:val="en-US"/>
        </w:rPr>
      </w:pPr>
    </w:p>
    <w:p w14:paraId="42968B89" w14:textId="77777777" w:rsidR="005E1AF3" w:rsidRDefault="005E1AF3" w:rsidP="0049760B">
      <w:pPr>
        <w:rPr>
          <w:lang w:val="en-US"/>
        </w:rPr>
      </w:pPr>
    </w:p>
    <w:p w14:paraId="2473D2F9" w14:textId="77777777" w:rsidR="005E1AF3" w:rsidRDefault="005E1AF3" w:rsidP="0049760B">
      <w:pPr>
        <w:rPr>
          <w:lang w:val="en-US"/>
        </w:rPr>
      </w:pPr>
    </w:p>
    <w:p w14:paraId="0A7169E2" w14:textId="77777777" w:rsidR="005E1AF3" w:rsidRDefault="005E1AF3" w:rsidP="0049760B">
      <w:pPr>
        <w:rPr>
          <w:lang w:val="en-US"/>
        </w:rPr>
      </w:pPr>
    </w:p>
    <w:p w14:paraId="3BF7CB42" w14:textId="77777777" w:rsidR="005E1AF3" w:rsidRDefault="005E1AF3" w:rsidP="0049760B">
      <w:pPr>
        <w:rPr>
          <w:lang w:val="en-US"/>
        </w:rPr>
      </w:pPr>
    </w:p>
    <w:p w14:paraId="2C3D79BF" w14:textId="77777777" w:rsidR="005E1AF3" w:rsidRDefault="005E1AF3" w:rsidP="0049760B">
      <w:pPr>
        <w:rPr>
          <w:lang w:val="en-US"/>
        </w:rPr>
      </w:pPr>
    </w:p>
    <w:p w14:paraId="4D7454E6" w14:textId="77777777" w:rsidR="005E1AF3" w:rsidRDefault="005E1AF3" w:rsidP="0049760B">
      <w:pPr>
        <w:rPr>
          <w:lang w:val="en-US"/>
        </w:rPr>
      </w:pPr>
    </w:p>
    <w:p w14:paraId="02E9E475" w14:textId="77777777" w:rsidR="005E1AF3" w:rsidRDefault="005E1AF3" w:rsidP="0049760B">
      <w:pPr>
        <w:rPr>
          <w:lang w:val="en-US"/>
        </w:rPr>
      </w:pPr>
    </w:p>
    <w:p w14:paraId="61EE1B5E" w14:textId="77777777" w:rsidR="005E1AF3" w:rsidRDefault="005E1AF3" w:rsidP="0049760B">
      <w:pPr>
        <w:rPr>
          <w:lang w:val="en-US"/>
        </w:rPr>
      </w:pPr>
    </w:p>
    <w:p w14:paraId="069CCE34" w14:textId="77777777" w:rsidR="005E1AF3" w:rsidRDefault="005E1AF3" w:rsidP="0049760B">
      <w:pPr>
        <w:rPr>
          <w:lang w:val="en-US"/>
        </w:rPr>
      </w:pPr>
    </w:p>
    <w:p w14:paraId="489F5E55" w14:textId="77777777" w:rsidR="005E1AF3" w:rsidRDefault="005E1AF3" w:rsidP="0049760B">
      <w:pPr>
        <w:rPr>
          <w:lang w:val="en-US"/>
        </w:rPr>
      </w:pPr>
    </w:p>
    <w:p w14:paraId="24F2BA9F" w14:textId="77777777" w:rsidR="005E1AF3" w:rsidRDefault="005E1AF3" w:rsidP="0049760B">
      <w:pPr>
        <w:rPr>
          <w:lang w:val="en-US"/>
        </w:rPr>
      </w:pPr>
    </w:p>
    <w:p w14:paraId="0EEE3424" w14:textId="69899347" w:rsidR="005E1AF3" w:rsidRDefault="005E1AF3" w:rsidP="0049760B">
      <w:pPr>
        <w:rPr>
          <w:ins w:id="112" w:author="Deepikaa Menon" w:date="2020-08-19T13:53:00Z"/>
          <w:lang w:val="en-US"/>
        </w:rPr>
      </w:pPr>
    </w:p>
    <w:p w14:paraId="5DE3F171" w14:textId="0CB2766A" w:rsidR="00B20AC2" w:rsidRDefault="00B20AC2" w:rsidP="0049760B">
      <w:pPr>
        <w:rPr>
          <w:ins w:id="113" w:author="Deepikaa Menon" w:date="2020-08-19T13:53:00Z"/>
          <w:lang w:val="en-US"/>
        </w:rPr>
      </w:pPr>
    </w:p>
    <w:p w14:paraId="35756560" w14:textId="73BED56F" w:rsidR="00B20AC2" w:rsidRDefault="00B20AC2" w:rsidP="0049760B">
      <w:pPr>
        <w:rPr>
          <w:ins w:id="114" w:author="Deepikaa Menon" w:date="2020-08-19T13:53:00Z"/>
          <w:lang w:val="en-US"/>
        </w:rPr>
      </w:pPr>
    </w:p>
    <w:p w14:paraId="7B0F010D" w14:textId="09A84823" w:rsidR="00B20AC2" w:rsidRDefault="00B20AC2" w:rsidP="0049760B">
      <w:pPr>
        <w:rPr>
          <w:ins w:id="115" w:author="Deepikaa Menon" w:date="2020-08-19T13:53:00Z"/>
          <w:lang w:val="en-US"/>
        </w:rPr>
      </w:pPr>
    </w:p>
    <w:p w14:paraId="17E4164C" w14:textId="24382233" w:rsidR="00B20AC2" w:rsidRDefault="00B20AC2" w:rsidP="0049760B">
      <w:pPr>
        <w:rPr>
          <w:ins w:id="116" w:author="Deepikaa Menon" w:date="2020-08-19T13:53:00Z"/>
          <w:lang w:val="en-US"/>
        </w:rPr>
      </w:pPr>
    </w:p>
    <w:p w14:paraId="1884C809" w14:textId="38FABC04" w:rsidR="00B20AC2" w:rsidRDefault="00B20AC2" w:rsidP="0049760B">
      <w:pPr>
        <w:rPr>
          <w:ins w:id="117" w:author="Deepikaa Menon" w:date="2020-08-19T13:53:00Z"/>
          <w:lang w:val="en-US"/>
        </w:rPr>
      </w:pPr>
    </w:p>
    <w:p w14:paraId="060BA885" w14:textId="084C993D" w:rsidR="00B20AC2" w:rsidRDefault="00B20AC2" w:rsidP="0049760B">
      <w:pPr>
        <w:rPr>
          <w:ins w:id="118" w:author="Deepikaa Menon" w:date="2020-08-19T13:53:00Z"/>
          <w:lang w:val="en-US"/>
        </w:rPr>
      </w:pPr>
    </w:p>
    <w:p w14:paraId="7D9F5EFF" w14:textId="660C526C" w:rsidR="00B20AC2" w:rsidRDefault="00B20AC2" w:rsidP="0049760B">
      <w:pPr>
        <w:rPr>
          <w:ins w:id="119" w:author="Deepikaa Menon" w:date="2020-08-19T13:53:00Z"/>
          <w:lang w:val="en-US"/>
        </w:rPr>
      </w:pPr>
    </w:p>
    <w:p w14:paraId="01C2E7C2" w14:textId="2D41ADE2" w:rsidR="00B20AC2" w:rsidRDefault="00B20AC2" w:rsidP="0049760B">
      <w:pPr>
        <w:rPr>
          <w:ins w:id="120" w:author="Deepikaa Menon" w:date="2020-08-19T13:53:00Z"/>
          <w:lang w:val="en-US"/>
        </w:rPr>
      </w:pPr>
    </w:p>
    <w:p w14:paraId="4BB8779E" w14:textId="7ED1C1EF" w:rsidR="00B20AC2" w:rsidRDefault="00B20AC2" w:rsidP="0049760B">
      <w:pPr>
        <w:rPr>
          <w:ins w:id="121" w:author="Deepikaa Menon" w:date="2020-08-19T13:53:00Z"/>
          <w:lang w:val="en-US"/>
        </w:rPr>
      </w:pPr>
    </w:p>
    <w:p w14:paraId="5009F059" w14:textId="2856705B" w:rsidR="00B20AC2" w:rsidRDefault="00B20AC2" w:rsidP="0049760B">
      <w:pPr>
        <w:rPr>
          <w:ins w:id="122" w:author="Deepikaa Menon" w:date="2020-08-19T13:53:00Z"/>
          <w:lang w:val="en-US"/>
        </w:rPr>
      </w:pPr>
    </w:p>
    <w:p w14:paraId="17212DBA" w14:textId="5416B96A" w:rsidR="00B20AC2" w:rsidRDefault="00B20AC2" w:rsidP="0049760B">
      <w:pPr>
        <w:rPr>
          <w:ins w:id="123" w:author="Deepikaa Menon" w:date="2020-08-19T14:00:00Z"/>
          <w:lang w:val="en-US"/>
        </w:rPr>
      </w:pPr>
    </w:p>
    <w:p w14:paraId="06D3FA44" w14:textId="0D34C59E" w:rsidR="00C13DCA" w:rsidRDefault="00C13DCA" w:rsidP="0049760B">
      <w:pPr>
        <w:rPr>
          <w:ins w:id="124" w:author="Deepikaa Menon" w:date="2020-08-19T14:00:00Z"/>
          <w:lang w:val="en-US"/>
        </w:rPr>
      </w:pPr>
    </w:p>
    <w:p w14:paraId="3C8DF9BE" w14:textId="2DB2C278" w:rsidR="00C13DCA" w:rsidRDefault="00C13DCA" w:rsidP="0049760B">
      <w:pPr>
        <w:rPr>
          <w:ins w:id="125" w:author="Deepikaa Menon" w:date="2020-08-19T14:00:00Z"/>
          <w:lang w:val="en-US"/>
        </w:rPr>
      </w:pPr>
    </w:p>
    <w:p w14:paraId="3DDB4445" w14:textId="1FD6DA45" w:rsidR="00C13DCA" w:rsidRDefault="00C13DCA" w:rsidP="0049760B">
      <w:pPr>
        <w:rPr>
          <w:ins w:id="126" w:author="Deepikaa Menon" w:date="2020-08-19T14:00:00Z"/>
          <w:lang w:val="en-US"/>
        </w:rPr>
      </w:pPr>
    </w:p>
    <w:p w14:paraId="10803C52" w14:textId="2296D28F" w:rsidR="00C13DCA" w:rsidRDefault="00C13DCA" w:rsidP="0049760B">
      <w:pPr>
        <w:rPr>
          <w:ins w:id="127" w:author="Deepikaa Menon" w:date="2020-08-19T14:00:00Z"/>
          <w:lang w:val="en-US"/>
        </w:rPr>
      </w:pPr>
    </w:p>
    <w:p w14:paraId="0F187758" w14:textId="77777777" w:rsidR="00C13DCA" w:rsidRDefault="00C13DCA" w:rsidP="0049760B">
      <w:pPr>
        <w:rPr>
          <w:ins w:id="128" w:author="Deepikaa Menon" w:date="2020-08-19T13:53:00Z"/>
          <w:lang w:val="en-US"/>
        </w:rPr>
      </w:pPr>
    </w:p>
    <w:p w14:paraId="37A72842" w14:textId="77777777" w:rsidR="00B20AC2" w:rsidRDefault="00B20AC2" w:rsidP="0049760B">
      <w:pPr>
        <w:rPr>
          <w:lang w:val="en-US"/>
        </w:rPr>
      </w:pPr>
    </w:p>
    <w:p w14:paraId="6352FC67" w14:textId="77777777" w:rsidR="005E1AF3" w:rsidRDefault="005E1AF3" w:rsidP="0049760B">
      <w:pPr>
        <w:rPr>
          <w:lang w:val="en-US"/>
        </w:rPr>
      </w:pPr>
    </w:p>
    <w:p w14:paraId="01A9E585" w14:textId="041DE8B1" w:rsidR="005E1AF3" w:rsidRDefault="005E1AF3" w:rsidP="0049760B">
      <w:pPr>
        <w:rPr>
          <w:ins w:id="129" w:author="Deepikaa Menon" w:date="2020-08-21T18:57:00Z"/>
          <w:lang w:val="en-US"/>
        </w:rPr>
      </w:pPr>
    </w:p>
    <w:p w14:paraId="0A7474BE" w14:textId="77777777" w:rsidR="000C4136" w:rsidRDefault="000C4136" w:rsidP="0049760B">
      <w:pPr>
        <w:rPr>
          <w:lang w:val="en-US"/>
        </w:rPr>
      </w:pPr>
    </w:p>
    <w:p w14:paraId="6DD6DA95" w14:textId="77777777" w:rsidR="005E1AF3" w:rsidRPr="005E1AF3" w:rsidRDefault="005E1AF3" w:rsidP="0049760B">
      <w:pPr>
        <w:rPr>
          <w:lang w:val="en-US"/>
        </w:rPr>
      </w:pPr>
    </w:p>
    <w:p w14:paraId="668C79F8" w14:textId="77777777" w:rsidR="009E1686" w:rsidRPr="005E1AF3" w:rsidRDefault="009E1686" w:rsidP="009E1686">
      <w:pPr>
        <w:rPr>
          <w:b/>
          <w:bCs/>
          <w:lang w:val="en-US"/>
        </w:rPr>
      </w:pPr>
      <w:r w:rsidRPr="005E1AF3">
        <w:rPr>
          <w:b/>
          <w:bCs/>
          <w:lang w:val="en-US"/>
        </w:rPr>
        <w:t>﻿</w:t>
      </w:r>
    </w:p>
    <w:p w14:paraId="362FFD6E" w14:textId="77777777" w:rsidR="009E1686" w:rsidRPr="005E1AF3" w:rsidRDefault="009E1686" w:rsidP="009E1686">
      <w:pPr>
        <w:rPr>
          <w:b/>
          <w:bCs/>
          <w:lang w:val="en-US"/>
        </w:rPr>
      </w:pPr>
      <w:r w:rsidRPr="005E1AF3">
        <w:rPr>
          <w:lang w:val="en-US"/>
        </w:rPr>
        <w:lastRenderedPageBreak/>
        <w:t>\subsection{</w:t>
      </w:r>
      <w:proofErr w:type="spellStart"/>
      <w:r w:rsidRPr="005E1AF3">
        <w:rPr>
          <w:b/>
          <w:bCs/>
          <w:lang w:val="en-US"/>
        </w:rPr>
        <w:t>Synaptojanins</w:t>
      </w:r>
      <w:proofErr w:type="spellEnd"/>
      <w:r w:rsidRPr="005E1AF3">
        <w:rPr>
          <w:b/>
          <w:bCs/>
          <w:lang w:val="en-US"/>
        </w:rPr>
        <w:t xml:space="preserve"> likely influence vesicle uncoating, but not scission dynamics.}</w:t>
      </w:r>
    </w:p>
    <w:p w14:paraId="6A1A32BC" w14:textId="77777777" w:rsidR="009E1686" w:rsidRPr="005E1AF3" w:rsidRDefault="009E1686" w:rsidP="009E1686">
      <w:pPr>
        <w:rPr>
          <w:b/>
          <w:bCs/>
          <w:lang w:val="en-US"/>
        </w:rPr>
      </w:pPr>
    </w:p>
    <w:p w14:paraId="0A1944F8" w14:textId="4774090E" w:rsidR="005E1AF3" w:rsidRDefault="005E1AF3" w:rsidP="005E1AF3">
      <w:pPr>
        <w:rPr>
          <w:lang w:val="en-US"/>
        </w:rPr>
      </w:pPr>
      <w:r w:rsidRPr="005E1AF3">
        <w:rPr>
          <w:lang w:val="en-US"/>
        </w:rPr>
        <w:t>﻿</w:t>
      </w:r>
      <w:ins w:id="130" w:author="Deepikaa Menon" w:date="2020-08-21T17:46:00Z">
        <w:r w:rsidR="007D20E1">
          <w:rPr>
            <w:lang w:val="en-US"/>
          </w:rPr>
          <w:t xml:space="preserve">As Vps1 appears to not </w:t>
        </w:r>
      </w:ins>
      <w:ins w:id="131" w:author="Deepikaa Menon" w:date="2020-08-21T18:00:00Z">
        <w:r w:rsidR="00521DF9">
          <w:rPr>
            <w:lang w:val="en-US"/>
          </w:rPr>
          <w:t>influence the formation of ve</w:t>
        </w:r>
      </w:ins>
      <w:ins w:id="132" w:author="Deepikaa Menon" w:date="2020-08-21T18:01:00Z">
        <w:r w:rsidR="00521DF9">
          <w:rPr>
            <w:lang w:val="en-US"/>
          </w:rPr>
          <w:t>sicles</w:t>
        </w:r>
      </w:ins>
      <w:ins w:id="133" w:author="Deepikaa Menon" w:date="2020-08-21T17:46:00Z">
        <w:r w:rsidR="007D20E1">
          <w:rPr>
            <w:lang w:val="en-US"/>
          </w:rPr>
          <w:t xml:space="preserve">, we </w:t>
        </w:r>
      </w:ins>
      <w:ins w:id="134" w:author="Deepikaa Menon" w:date="2020-08-21T18:01:00Z">
        <w:r w:rsidR="005F4F2C">
          <w:rPr>
            <w:lang w:val="en-US"/>
          </w:rPr>
          <w:t xml:space="preserve">proceeded to test </w:t>
        </w:r>
      </w:ins>
      <w:ins w:id="135" w:author="Deepikaa Menon" w:date="2020-08-21T19:04:00Z">
        <w:r w:rsidR="00467C0D">
          <w:rPr>
            <w:lang w:val="en-US"/>
          </w:rPr>
          <w:t>an</w:t>
        </w:r>
      </w:ins>
      <w:ins w:id="136" w:author="Deepikaa Menon" w:date="2020-08-21T18:01:00Z">
        <w:r w:rsidR="005F4F2C">
          <w:rPr>
            <w:lang w:val="en-US"/>
          </w:rPr>
          <w:t xml:space="preserve">other scission </w:t>
        </w:r>
      </w:ins>
      <w:ins w:id="137" w:author="Deepikaa Menon" w:date="2020-08-21T17:46:00Z">
        <w:r w:rsidR="007D20E1">
          <w:rPr>
            <w:lang w:val="en-US"/>
          </w:rPr>
          <w:t xml:space="preserve">model. </w:t>
        </w:r>
      </w:ins>
      <w:ins w:id="138" w:author="Deepikaa Menon" w:date="2020-08-21T15:22:00Z">
        <w:r w:rsidR="0021012B">
          <w:rPr>
            <w:lang w:val="en-US"/>
          </w:rPr>
          <w:t xml:space="preserve">The lipid hydrolysis model proposes that deletion of yeast </w:t>
        </w:r>
        <w:proofErr w:type="spellStart"/>
        <w:r w:rsidR="0021012B">
          <w:rPr>
            <w:lang w:val="en-US"/>
          </w:rPr>
          <w:t>synaptojanins</w:t>
        </w:r>
        <w:proofErr w:type="spellEnd"/>
        <w:r w:rsidR="0021012B">
          <w:rPr>
            <w:lang w:val="en-US"/>
          </w:rPr>
          <w:t xml:space="preserve"> would inhibit </w:t>
        </w:r>
      </w:ins>
      <w:ins w:id="139" w:author="Deepikaa Menon" w:date="2020-08-21T15:23:00Z">
        <w:r w:rsidR="0021012B">
          <w:rPr>
            <w:lang w:val="en-US"/>
          </w:rPr>
          <w:t>membrane scission and therefore result in</w:t>
        </w:r>
      </w:ins>
      <w:ins w:id="140" w:author="Deepikaa Menon" w:date="2020-08-21T15:25:00Z">
        <w:r w:rsidR="003C1C07">
          <w:rPr>
            <w:lang w:val="en-US"/>
          </w:rPr>
          <w:t xml:space="preserve"> longer invaginations</w:t>
        </w:r>
      </w:ins>
      <w:ins w:id="141" w:author="Deepikaa Menon" w:date="2020-08-21T15:27:00Z">
        <w:r w:rsidR="00B30416">
          <w:rPr>
            <w:lang w:val="en-US"/>
          </w:rPr>
          <w:t xml:space="preserve"> </w:t>
        </w:r>
        <w:r w:rsidR="00B30416">
          <w:rPr>
            <w:lang w:val="en-US"/>
          </w:rPr>
          <w:fldChar w:fldCharType="begin" w:fldLock="1"/>
        </w:r>
      </w:ins>
      <w:r w:rsidR="001359C6">
        <w:rPr>
          <w:lang w:val="en-US"/>
        </w:rPr>
        <w:instrText>ADDIN CSL_CITATION {"citationItems":[{"id":"ITEM-1","itemData":{"DOI":"10.1371/journal.pbio.1000204","ISSN":"1545-7885","author":[{"dropping-particle":"","family":"Liu","given":"Jian","non-dropping-particle":"","parse-names":false,"suffix":""},{"dropping-particle":"","family":"Sun","given":"Yidi","non-dropping-particle":"","parse-names":false,"suffix":""},{"dropping-particle":"","family":"Drubin","given":"David G.","non-dropping-particle":"","parse-names":false,"suffix":""},{"dropping-particle":"","family":"Oster","given":"George F.","non-dropping-particle":"","parse-names":false,"suffix":""}],"container-title":"PLoS Biology","editor":[{"dropping-particle":"","family":"Hughson","given":"Fred","non-dropping-particle":"","parse-names":false,"suffix":""}],"id":"ITEM-1","issue":"9","issued":{"date-parts":[["2009","9","29"]]},"page":"e1000204","publisher":"Public Library of Science","title":"The Mechanochemistry of Endocytosis","type":"article-journal","volume":"7"},"uris":["http://www.mendeley.com/documents/?uuid=bd3eae45-3ecf-3004-bce7-2dbf503b652f"]}],"mendeley":{"formattedCitation":"(Liu et al. 2009)","plainTextFormattedCitation":"(Liu et al. 2009)","previouslyFormattedCitation":"(Liu et al. 2009)"},"properties":{"noteIndex":0},"schema":"https://github.com/citation-style-language/schema/raw/master/csl-citation.json"}</w:instrText>
      </w:r>
      <w:r w:rsidR="00B30416">
        <w:rPr>
          <w:lang w:val="en-US"/>
        </w:rPr>
        <w:fldChar w:fldCharType="separate"/>
      </w:r>
      <w:r w:rsidR="00B30416" w:rsidRPr="00B30416">
        <w:rPr>
          <w:noProof/>
          <w:lang w:val="en-US"/>
        </w:rPr>
        <w:t>(Liu et al. 2009)</w:t>
      </w:r>
      <w:ins w:id="142" w:author="Deepikaa Menon" w:date="2020-08-21T15:27:00Z">
        <w:r w:rsidR="00B30416">
          <w:rPr>
            <w:lang w:val="en-US"/>
          </w:rPr>
          <w:fldChar w:fldCharType="end"/>
        </w:r>
      </w:ins>
      <w:ins w:id="143" w:author="Deepikaa Menon" w:date="2020-08-21T15:26:00Z">
        <w:r w:rsidR="003C1C07">
          <w:rPr>
            <w:lang w:val="en-US"/>
          </w:rPr>
          <w:t>.</w:t>
        </w:r>
      </w:ins>
      <w:ins w:id="144" w:author="Deepikaa Menon" w:date="2020-08-21T15:22:00Z">
        <w:r w:rsidR="0021012B">
          <w:rPr>
            <w:lang w:val="en-US"/>
          </w:rPr>
          <w:t xml:space="preserve">  </w:t>
        </w:r>
      </w:ins>
      <w:commentRangeStart w:id="145"/>
      <w:r w:rsidRPr="005E1AF3">
        <w:rPr>
          <w:lang w:val="en-US"/>
        </w:rPr>
        <w:t>T</w:t>
      </w:r>
      <w:commentRangeEnd w:id="145"/>
      <w:r w:rsidR="00857359">
        <w:rPr>
          <w:rStyle w:val="CommentReference"/>
        </w:rPr>
        <w:commentReference w:id="145"/>
      </w:r>
      <w:r w:rsidRPr="005E1AF3">
        <w:rPr>
          <w:lang w:val="en-US"/>
        </w:rPr>
        <w:t xml:space="preserve">hree </w:t>
      </w:r>
      <w:proofErr w:type="spellStart"/>
      <w:r w:rsidRPr="005E1AF3">
        <w:rPr>
          <w:lang w:val="en-US"/>
        </w:rPr>
        <w:t>Synaptojanin</w:t>
      </w:r>
      <w:proofErr w:type="spellEnd"/>
      <w:r w:rsidRPr="005E1AF3">
        <w:rPr>
          <w:lang w:val="en-US"/>
        </w:rPr>
        <w:t xml:space="preserve">-like proteins have been identified in </w:t>
      </w:r>
      <w:ins w:id="146" w:author="Deepikaa Menon" w:date="2020-08-25T16:48:00Z">
        <w:r w:rsidR="008A1B5A" w:rsidRPr="007D22B2">
          <w:rPr>
            <w:i/>
            <w:iCs/>
            <w:lang w:val="en-US"/>
          </w:rPr>
          <w:t>S.</w:t>
        </w:r>
        <w:r w:rsidR="00F73176" w:rsidRPr="007D22B2">
          <w:rPr>
            <w:i/>
            <w:iCs/>
            <w:lang w:val="en-US"/>
          </w:rPr>
          <w:t xml:space="preserve"> </w:t>
        </w:r>
        <w:r w:rsidR="00F73176" w:rsidRPr="007D22B2">
          <w:rPr>
            <w:i/>
            <w:iCs/>
            <w:lang w:val="en-US"/>
          </w:rPr>
          <w:t>cerevisiae</w:t>
        </w:r>
      </w:ins>
      <w:r w:rsidRPr="005E1AF3">
        <w:rPr>
          <w:lang w:val="en-US"/>
        </w:rPr>
        <w:t xml:space="preserve">: Inp51, Inp52, and Inp53. Inp51-eGFP exhibits a diffuse cytoplasmic signal, Inp52-eGFP localizes to cortical </w:t>
      </w:r>
      <w:del w:id="147" w:author="Deepikaa Menon" w:date="2020-08-25T17:17:00Z">
        <w:r w:rsidRPr="005E1AF3" w:rsidDel="00D920E9">
          <w:rPr>
            <w:lang w:val="en-US"/>
          </w:rPr>
          <w:delText xml:space="preserve">actin </w:delText>
        </w:r>
      </w:del>
      <w:r w:rsidRPr="005E1AF3">
        <w:rPr>
          <w:lang w:val="en-US"/>
        </w:rPr>
        <w:t xml:space="preserve">patches that are endocytic sites </w:t>
      </w:r>
      <w:commentRangeStart w:id="148"/>
      <w:r w:rsidRPr="005E1AF3">
        <w:rPr>
          <w:lang w:val="en-US"/>
        </w:rPr>
        <w:t>(</w:t>
      </w:r>
      <w:ins w:id="149" w:author="Deepikaa Menon" w:date="2020-08-21T15:19:00Z">
        <w:r w:rsidR="00DA4C5A">
          <w:rPr>
            <w:lang w:val="en-US"/>
          </w:rPr>
          <w:t>Fig2</w:t>
        </w:r>
      </w:ins>
      <w:ins w:id="150" w:author="Deepikaa Menon" w:date="2020-08-21T15:32:00Z">
        <w:r w:rsidR="0071505D">
          <w:rPr>
            <w:lang w:val="en-US"/>
          </w:rPr>
          <w:t>A</w:t>
        </w:r>
      </w:ins>
      <w:ins w:id="151" w:author="Deepikaa Menon" w:date="2020-08-21T15:19:00Z">
        <w:r w:rsidR="00DA4C5A">
          <w:rPr>
            <w:lang w:val="en-US"/>
          </w:rPr>
          <w:t xml:space="preserve">, </w:t>
        </w:r>
      </w:ins>
      <w:r w:rsidRPr="005E1AF3">
        <w:rPr>
          <w:lang w:val="en-US"/>
        </w:rPr>
        <w:t>Fig2 supplement</w:t>
      </w:r>
      <w:commentRangeEnd w:id="148"/>
      <w:r w:rsidR="00AD6AAE">
        <w:rPr>
          <w:rStyle w:val="CommentReference"/>
        </w:rPr>
        <w:commentReference w:id="148"/>
      </w:r>
      <w:r w:rsidRPr="005E1AF3">
        <w:rPr>
          <w:lang w:val="en-US"/>
        </w:rPr>
        <w:t>) and Inp53 localizes to patches within the cytoplasm</w:t>
      </w:r>
      <w:ins w:id="152" w:author="Deepikaa Menon" w:date="2020-08-21T18:01:00Z">
        <w:r w:rsidR="004232A1">
          <w:rPr>
            <w:lang w:val="en-US"/>
          </w:rPr>
          <w:t xml:space="preserve"> </w:t>
        </w:r>
      </w:ins>
      <w:r w:rsidR="0071505D">
        <w:rPr>
          <w:lang w:val="en-US"/>
        </w:rPr>
        <w:fldChar w:fldCharType="begin" w:fldLock="1"/>
      </w:r>
      <w:r w:rsidR="00FC7C29">
        <w:rPr>
          <w:lang w:val="en-US"/>
        </w:rPr>
        <w:instrText>ADDIN CSL_CITATION {"citationItems":[{"id":"ITEM-1","itemData":{"ISSN":"0016-6731","PMID":"10628971","abstract":"Clathrin is involved in selective protein transport at the Golgi apparatus and the plasma membrane. To further understand the molecular mechanisms underlying clathrin-mediated protein transport pathways, we initiated a genetic screen for mutations that display synthetic growth defects when combined with a temperature-sensitive allele of the clathrin heavy chain gene (chc1-521) in Saccharomyces cerevisiae. Mutations, when present in cells with wild-type clathrin, were analyzed for effects on mating pheromone alpha-factor precursor maturation and sorting of the vacuolar protein carboxypeptidase Y as measures of protein sorting at the yeast trans-Golgi network (TGN) compartment. By these criteria, two classes of mutants were obtained, those with and those without defects in protein sorting at the TGN. One mutant with unaltered protein sorting at the TGN contains a mutation in PTC1, a type 2c serine/threonine phosphatase with widespread influences. The collection of mutants displaying TGN sorting defects includes members with mutations in previously identified vacuolar protein sorting genes (VPS), including the dynamin family member VPS1. Striking genetic interactions were observed by combining temperature-sensitive alleles of CHC1 and VPS1, supporting the model that Vps1p is involved in clathrin-mediated vesicle formation at the TGN. Also in the spectrum of mutants with TGN sorting defects are isolates with mutations in the following: RIC1, encoding a product originally proposed to participate in ribosome biogenesis; LUV1, encoding a product potentially involved in vacuole and microtubule organization; and INP53, encoding a synaptojanin-like inositol polyphosphate 5-phosphatase. Disruption of INP53, but not the related INP51 and INP52 genes, resulted in alpha-factor maturation defects and exacerbated alpha-factor maturation defects when combined with chc1-521. Our findings implicate a wide variety of proteins in clathrin-dependent processes and provide evidence for the selective involvement of Inp53p in clathrin-mediated protein sorting at the TGN.","author":[{"dropping-particle":"","family":"Bensen","given":"E S","non-dropping-particle":"","parse-names":false,"suffix":""},{"dropping-particle":"","family":"Costaguta","given":"G","non-dropping-particle":"","parse-names":false,"suffix":""},{"dropping-particle":"","family":"Payne","given":"G S","non-dropping-particle":"","parse-names":false,"suffix":""}],"container-title":"Genetics","id":"ITEM-1","issue":"1","issued":{"date-parts":[["2000","1"]]},"page":"83-97","title":"Synthetic genetic interactions with temperature-sensitive clathrin in Saccharomyces cerevisiae. Roles for synaptojanin-like Inp53p and dynamin-related Vps1p in clathrin-dependent protein sorting at the trans-Golgi network.","type":"article-journal","volume":"154"},"uris":["http://www.mendeley.com/documents/?uuid=17b9b2af-2ea0-3436-ba6a-285c6e13ac1a"]}],"mendeley":{"formattedCitation":"(Bensen, Costaguta, and Payne 2000)","manualFormatting":"(Fig2A, Bensen, Costaguta, and Payne 2000)","plainTextFormattedCitation":"(Bensen, Costaguta, and Payne 2000)","previouslyFormattedCitation":"(Bensen, Costaguta, and Payne 2000)"},"properties":{"noteIndex":0},"schema":"https://github.com/citation-style-language/schema/raw/master/csl-citation.json"}</w:instrText>
      </w:r>
      <w:r w:rsidR="0071505D">
        <w:rPr>
          <w:lang w:val="en-US"/>
        </w:rPr>
        <w:fldChar w:fldCharType="separate"/>
      </w:r>
      <w:r w:rsidR="0071505D" w:rsidRPr="0071505D">
        <w:rPr>
          <w:noProof/>
          <w:lang w:val="en-US"/>
        </w:rPr>
        <w:t>(</w:t>
      </w:r>
      <w:ins w:id="153" w:author="Deepikaa Menon" w:date="2020-08-24T18:06:00Z">
        <w:r w:rsidR="00033498">
          <w:rPr>
            <w:noProof/>
            <w:lang w:val="en-US"/>
          </w:rPr>
          <w:t xml:space="preserve">Fig2A, </w:t>
        </w:r>
      </w:ins>
      <w:r w:rsidR="0071505D" w:rsidRPr="0071505D">
        <w:rPr>
          <w:noProof/>
          <w:lang w:val="en-US"/>
        </w:rPr>
        <w:t>Bensen, Costaguta, and Payne 2000)</w:t>
      </w:r>
      <w:ins w:id="154" w:author="Deepikaa Menon" w:date="2020-08-21T15:32:00Z">
        <w:r w:rsidR="0071505D">
          <w:rPr>
            <w:lang w:val="en-US"/>
          </w:rPr>
          <w:fldChar w:fldCharType="end"/>
        </w:r>
      </w:ins>
      <w:r w:rsidRPr="005E1AF3">
        <w:rPr>
          <w:lang w:val="en-US"/>
        </w:rPr>
        <w:t>.</w:t>
      </w:r>
      <w:ins w:id="155" w:author="Deepikaa Menon" w:date="2020-08-21T15:45:00Z">
        <w:r w:rsidR="00D45E71">
          <w:rPr>
            <w:lang w:val="en-US"/>
          </w:rPr>
          <w:t xml:space="preserve"> </w:t>
        </w:r>
      </w:ins>
      <w:ins w:id="156" w:author="Deepikaa Menon" w:date="2020-08-21T18:30:00Z">
        <w:r w:rsidR="00512301">
          <w:rPr>
            <w:lang w:val="en-US"/>
          </w:rPr>
          <w:t>Since</w:t>
        </w:r>
      </w:ins>
      <w:ins w:id="157" w:author="Deepikaa Menon" w:date="2020-08-21T18:29:00Z">
        <w:r w:rsidR="00B078BF">
          <w:rPr>
            <w:lang w:val="en-US"/>
          </w:rPr>
          <w:t xml:space="preserve"> Inp52 localizes to </w:t>
        </w:r>
      </w:ins>
      <w:ins w:id="158" w:author="Deepikaa Menon" w:date="2020-08-25T17:11:00Z">
        <w:r w:rsidR="00C01177">
          <w:rPr>
            <w:lang w:val="en-US"/>
          </w:rPr>
          <w:t>endocytic</w:t>
        </w:r>
      </w:ins>
      <w:ins w:id="159" w:author="Deepikaa Menon" w:date="2020-08-21T18:29:00Z">
        <w:r w:rsidR="00B078BF">
          <w:rPr>
            <w:lang w:val="en-US"/>
          </w:rPr>
          <w:t xml:space="preserve"> patches</w:t>
        </w:r>
      </w:ins>
      <w:ins w:id="160" w:author="Deepikaa Menon" w:date="2020-08-25T18:15:00Z">
        <w:r w:rsidR="005D6C38">
          <w:rPr>
            <w:lang w:val="en-US"/>
          </w:rPr>
          <w:t xml:space="preserve"> </w:t>
        </w:r>
      </w:ins>
      <w:ins w:id="161" w:author="Deepikaa Menon" w:date="2020-08-25T18:16:00Z">
        <w:r w:rsidR="005D6C38">
          <w:rPr>
            <w:lang w:val="en-US"/>
          </w:rPr>
          <w:t>marked by Abp1</w:t>
        </w:r>
      </w:ins>
      <w:ins w:id="162" w:author="Deepikaa Menon" w:date="2020-08-21T18:29:00Z">
        <w:r w:rsidR="00B078BF">
          <w:rPr>
            <w:lang w:val="en-US"/>
          </w:rPr>
          <w:t xml:space="preserve">, we began with </w:t>
        </w:r>
      </w:ins>
      <w:ins w:id="163" w:author="Deepikaa Menon" w:date="2020-08-21T15:44:00Z">
        <w:r w:rsidR="00D45E71">
          <w:rPr>
            <w:lang w:val="en-US"/>
          </w:rPr>
          <w:t>determin</w:t>
        </w:r>
      </w:ins>
      <w:ins w:id="164" w:author="Deepikaa Menon" w:date="2020-08-21T18:30:00Z">
        <w:r w:rsidR="00AE6D73">
          <w:rPr>
            <w:lang w:val="en-US"/>
          </w:rPr>
          <w:t>ing</w:t>
        </w:r>
      </w:ins>
      <w:ins w:id="165" w:author="Deepikaa Menon" w:date="2020-08-21T15:44:00Z">
        <w:r w:rsidR="00D45E71">
          <w:rPr>
            <w:lang w:val="en-US"/>
          </w:rPr>
          <w:t xml:space="preserve"> </w:t>
        </w:r>
      </w:ins>
      <w:ins w:id="166" w:author="Deepikaa Menon" w:date="2020-08-21T18:41:00Z">
        <w:r w:rsidR="00ED10ED">
          <w:rPr>
            <w:lang w:val="en-US"/>
          </w:rPr>
          <w:t>the spatial and temporal</w:t>
        </w:r>
      </w:ins>
      <w:ins w:id="167" w:author="Deepikaa Menon" w:date="2020-08-21T18:37:00Z">
        <w:r w:rsidR="00A81C7E">
          <w:rPr>
            <w:lang w:val="en-US"/>
          </w:rPr>
          <w:t xml:space="preserve"> recruitment of Inp5</w:t>
        </w:r>
      </w:ins>
      <w:ins w:id="168" w:author="Deepikaa Menon" w:date="2020-08-21T18:41:00Z">
        <w:r w:rsidR="002815F6">
          <w:rPr>
            <w:lang w:val="en-US"/>
          </w:rPr>
          <w:t>2</w:t>
        </w:r>
        <w:r w:rsidR="00E70600">
          <w:rPr>
            <w:lang w:val="en-US"/>
          </w:rPr>
          <w:t xml:space="preserve"> within the endocytic machiner</w:t>
        </w:r>
      </w:ins>
      <w:ins w:id="169" w:author="Deepikaa Menon" w:date="2020-08-21T18:42:00Z">
        <w:r w:rsidR="00E70600">
          <w:rPr>
            <w:lang w:val="en-US"/>
          </w:rPr>
          <w:t>y</w:t>
        </w:r>
      </w:ins>
      <w:ins w:id="170" w:author="Deepikaa Menon" w:date="2020-08-21T18:30:00Z">
        <w:r w:rsidR="00AE6D73">
          <w:rPr>
            <w:lang w:val="en-US"/>
          </w:rPr>
          <w:t>. W</w:t>
        </w:r>
      </w:ins>
      <w:ins w:id="171" w:author="Deepikaa Menon" w:date="2020-08-21T15:45:00Z">
        <w:r w:rsidR="00D45E71">
          <w:rPr>
            <w:lang w:val="en-US"/>
          </w:rPr>
          <w:t xml:space="preserve">e aligned the averaged centroid of Inp52 </w:t>
        </w:r>
      </w:ins>
      <w:ins w:id="172" w:author="Deepikaa Menon" w:date="2020-08-21T17:56:00Z">
        <w:r w:rsidR="009C4F87">
          <w:rPr>
            <w:lang w:val="en-US"/>
          </w:rPr>
          <w:t xml:space="preserve">in space and time </w:t>
        </w:r>
      </w:ins>
      <w:ins w:id="173" w:author="Deepikaa Menon" w:date="2020-08-21T15:45:00Z">
        <w:r w:rsidR="00D45E71">
          <w:rPr>
            <w:lang w:val="en-US"/>
          </w:rPr>
          <w:t>to other endocytic proteins</w:t>
        </w:r>
      </w:ins>
      <w:ins w:id="174" w:author="Deepikaa Menon" w:date="2020-08-21T17:58:00Z">
        <w:r w:rsidR="00D15A13">
          <w:rPr>
            <w:lang w:val="en-US"/>
          </w:rPr>
          <w:t xml:space="preserve"> </w:t>
        </w:r>
      </w:ins>
      <w:ins w:id="175" w:author="Deepikaa Menon" w:date="2020-08-21T17:57:00Z">
        <w:r w:rsidR="00D15A13">
          <w:rPr>
            <w:lang w:val="en-US"/>
          </w:rPr>
          <w:fldChar w:fldCharType="begin" w:fldLock="1"/>
        </w:r>
        <w:r w:rsidR="00D15A13">
          <w:rPr>
            <w:lang w:val="en-US"/>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et al. 2015)","plainTextFormattedCitation":"(Picco et al. 2015)","previouslyFormattedCitation":"(Picco et al. 2015)"},"properties":{"noteIndex":0},"schema":"https://github.com/citation-style-language/schema/raw/master/csl-citation.json"}</w:instrText>
        </w:r>
        <w:r w:rsidR="00D15A13">
          <w:rPr>
            <w:lang w:val="en-US"/>
          </w:rPr>
          <w:fldChar w:fldCharType="separate"/>
        </w:r>
        <w:r w:rsidR="00D15A13" w:rsidRPr="001359C6">
          <w:rPr>
            <w:noProof/>
            <w:lang w:val="en-US"/>
          </w:rPr>
          <w:t>(Picco et al. 2015)</w:t>
        </w:r>
        <w:r w:rsidR="00D15A13">
          <w:rPr>
            <w:lang w:val="en-US"/>
          </w:rPr>
          <w:fldChar w:fldCharType="end"/>
        </w:r>
      </w:ins>
      <w:ins w:id="176" w:author="Deepikaa Menon" w:date="2020-08-21T18:40:00Z">
        <w:r w:rsidR="00507248">
          <w:rPr>
            <w:lang w:val="en-US"/>
          </w:rPr>
          <w:t>.</w:t>
        </w:r>
      </w:ins>
      <w:ins w:id="177" w:author="Deepikaa Menon" w:date="2020-08-21T15:45:00Z">
        <w:r w:rsidR="00D45E71">
          <w:rPr>
            <w:lang w:val="en-US"/>
          </w:rPr>
          <w:t xml:space="preserve"> </w:t>
        </w:r>
      </w:ins>
      <w:ins w:id="178" w:author="Deepikaa Menon" w:date="2020-08-24T18:06:00Z">
        <w:r w:rsidR="00FC7C29">
          <w:rPr>
            <w:lang w:val="en-US"/>
          </w:rPr>
          <w:t>In order to do this, w</w:t>
        </w:r>
      </w:ins>
      <w:ins w:id="179" w:author="Deepikaa Menon" w:date="2020-08-21T17:56:00Z">
        <w:r w:rsidR="009C4F87">
          <w:rPr>
            <w:lang w:val="en-US"/>
          </w:rPr>
          <w:t>e</w:t>
        </w:r>
      </w:ins>
      <w:ins w:id="180" w:author="Deepikaa Menon" w:date="2020-08-21T15:45:00Z">
        <w:r w:rsidR="00D45E71">
          <w:rPr>
            <w:lang w:val="en-US"/>
          </w:rPr>
          <w:t xml:space="preserve"> imag</w:t>
        </w:r>
      </w:ins>
      <w:ins w:id="181" w:author="Deepikaa Menon" w:date="2020-08-21T17:56:00Z">
        <w:r w:rsidR="009C4F87">
          <w:rPr>
            <w:lang w:val="en-US"/>
          </w:rPr>
          <w:t>ed</w:t>
        </w:r>
      </w:ins>
      <w:ins w:id="182" w:author="Deepikaa Menon" w:date="2020-08-21T15:45:00Z">
        <w:r w:rsidR="00D45E71">
          <w:rPr>
            <w:lang w:val="en-US"/>
          </w:rPr>
          <w:t xml:space="preserve"> Inp52</w:t>
        </w:r>
      </w:ins>
      <w:ins w:id="183" w:author="Deepikaa Menon" w:date="2020-08-21T18:03:00Z">
        <w:r w:rsidR="00A16076">
          <w:rPr>
            <w:lang w:val="en-US"/>
          </w:rPr>
          <w:t>-eGFP</w:t>
        </w:r>
      </w:ins>
      <w:ins w:id="184" w:author="Deepikaa Menon" w:date="2020-08-21T17:54:00Z">
        <w:r w:rsidR="007B36F4">
          <w:rPr>
            <w:lang w:val="en-US"/>
          </w:rPr>
          <w:t xml:space="preserve"> simultaneously with Abp1</w:t>
        </w:r>
      </w:ins>
      <w:ins w:id="185" w:author="Deepikaa Menon" w:date="2020-08-21T18:03:00Z">
        <w:r w:rsidR="00A16076">
          <w:rPr>
            <w:lang w:val="en-US"/>
          </w:rPr>
          <w:t>-mCherry</w:t>
        </w:r>
      </w:ins>
      <w:ins w:id="186" w:author="Deepikaa Menon" w:date="2020-08-21T17:56:00Z">
        <w:r w:rsidR="009C4F87">
          <w:rPr>
            <w:lang w:val="en-US"/>
          </w:rPr>
          <w:t xml:space="preserve">, and </w:t>
        </w:r>
        <w:r w:rsidR="00D15A13">
          <w:rPr>
            <w:lang w:val="en-US"/>
          </w:rPr>
          <w:t>did the same with Sla1</w:t>
        </w:r>
      </w:ins>
      <w:ins w:id="187" w:author="Deepikaa Menon" w:date="2020-08-21T18:03:00Z">
        <w:r w:rsidR="00CA11BF">
          <w:rPr>
            <w:lang w:val="en-US"/>
          </w:rPr>
          <w:t>-eGFP</w:t>
        </w:r>
      </w:ins>
      <w:ins w:id="188" w:author="Deepikaa Menon" w:date="2020-08-21T17:56:00Z">
        <w:r w:rsidR="00D15A13">
          <w:rPr>
            <w:lang w:val="en-US"/>
          </w:rPr>
          <w:t xml:space="preserve"> and Rvs167</w:t>
        </w:r>
      </w:ins>
      <w:ins w:id="189" w:author="Deepikaa Menon" w:date="2020-08-21T18:03:00Z">
        <w:r w:rsidR="00CA11BF">
          <w:rPr>
            <w:lang w:val="en-US"/>
          </w:rPr>
          <w:t>-eGFP</w:t>
        </w:r>
      </w:ins>
      <w:ins w:id="190" w:author="Deepikaa Menon" w:date="2020-08-21T17:57:00Z">
        <w:r w:rsidR="00D15A13">
          <w:rPr>
            <w:lang w:val="en-US"/>
          </w:rPr>
          <w:t xml:space="preserve">. Using Abp1 as the common reference frame, we were able to compare the arrival of </w:t>
        </w:r>
      </w:ins>
      <w:ins w:id="191" w:author="Deepikaa Menon" w:date="2020-08-21T18:04:00Z">
        <w:r w:rsidR="00AC26D2">
          <w:rPr>
            <w:lang w:val="en-US"/>
          </w:rPr>
          <w:t>the different proteins</w:t>
        </w:r>
        <w:r w:rsidR="00920BDF">
          <w:rPr>
            <w:lang w:val="en-US"/>
          </w:rPr>
          <w:t xml:space="preserve"> with respect to that of Abp1</w:t>
        </w:r>
      </w:ins>
      <w:ins w:id="192" w:author="Deepikaa Menon" w:date="2020-08-21T17:58:00Z">
        <w:r w:rsidR="00D15A13">
          <w:rPr>
            <w:lang w:val="en-US"/>
          </w:rPr>
          <w:t>.</w:t>
        </w:r>
      </w:ins>
      <w:del w:id="193" w:author="Deepikaa Menon" w:date="2020-08-21T17:58:00Z">
        <w:r w:rsidRPr="005E1AF3" w:rsidDel="00D15A13">
          <w:rPr>
            <w:lang w:val="en-US"/>
          </w:rPr>
          <w:delText xml:space="preserve"> </w:delText>
        </w:r>
        <w:commentRangeStart w:id="194"/>
        <w:r w:rsidRPr="005E1AF3" w:rsidDel="00D15A13">
          <w:rPr>
            <w:lang w:val="en-US"/>
          </w:rPr>
          <w:delText xml:space="preserve">Spatial and temporal </w:delText>
        </w:r>
        <w:commentRangeEnd w:id="194"/>
        <w:r w:rsidR="002C2FC2" w:rsidDel="00D15A13">
          <w:rPr>
            <w:rStyle w:val="CommentReference"/>
          </w:rPr>
          <w:commentReference w:id="194"/>
        </w:r>
        <w:r w:rsidRPr="005E1AF3" w:rsidDel="00D15A13">
          <w:rPr>
            <w:lang w:val="en-US"/>
          </w:rPr>
          <w:delText xml:space="preserve">alignment of Inp52 with Sla1, Abp1, and Rvs167 </w:delText>
        </w:r>
      </w:del>
      <w:del w:id="195" w:author="Deepikaa Menon" w:date="2020-08-21T17:57:00Z">
        <w:r w:rsidRPr="005E1AF3" w:rsidDel="00D15A13">
          <w:rPr>
            <w:lang w:val="en-US"/>
          </w:rPr>
          <w:delText xml:space="preserve"> </w:delText>
        </w:r>
      </w:del>
      <w:del w:id="196" w:author="Deepikaa Menon" w:date="2020-08-21T17:58:00Z">
        <w:r w:rsidRPr="005E1AF3" w:rsidDel="00D15A13">
          <w:rPr>
            <w:lang w:val="en-US"/>
          </w:rPr>
          <w:delText>shows that</w:delText>
        </w:r>
      </w:del>
      <w:ins w:id="197" w:author="Deepikaa Menon" w:date="2020-08-21T18:03:00Z">
        <w:r w:rsidR="0021547F">
          <w:rPr>
            <w:lang w:val="en-US"/>
          </w:rPr>
          <w:t xml:space="preserve"> </w:t>
        </w:r>
        <w:r w:rsidR="00AC26D2">
          <w:rPr>
            <w:lang w:val="en-US"/>
          </w:rPr>
          <w:t>We</w:t>
        </w:r>
      </w:ins>
      <w:ins w:id="198" w:author="Deepikaa Menon" w:date="2020-08-21T18:04:00Z">
        <w:r w:rsidR="00244B5E">
          <w:rPr>
            <w:lang w:val="en-US"/>
          </w:rPr>
          <w:t xml:space="preserve"> assigned as time =0 (s) the fluorescent</w:t>
        </w:r>
      </w:ins>
      <w:ins w:id="199" w:author="Deepikaa Menon" w:date="2020-08-21T18:05:00Z">
        <w:r w:rsidR="00244B5E">
          <w:rPr>
            <w:lang w:val="en-US"/>
          </w:rPr>
          <w:t xml:space="preserve"> intensity</w:t>
        </w:r>
      </w:ins>
      <w:ins w:id="200" w:author="Deepikaa Menon" w:date="2020-08-21T18:07:00Z">
        <w:r w:rsidR="00934464">
          <w:rPr>
            <w:lang w:val="en-US"/>
          </w:rPr>
          <w:t xml:space="preserve"> maximum of Rvs167</w:t>
        </w:r>
      </w:ins>
      <w:ins w:id="201" w:author="Deepikaa Menon" w:date="2020-08-21T18:12:00Z">
        <w:r w:rsidR="00250960">
          <w:rPr>
            <w:lang w:val="en-US"/>
          </w:rPr>
          <w:t>, which in WT cells is concomitant wit</w:t>
        </w:r>
      </w:ins>
      <w:ins w:id="202" w:author="Deepikaa Menon" w:date="2020-08-21T18:13:00Z">
        <w:r w:rsidR="00EA097B">
          <w:rPr>
            <w:lang w:val="en-US"/>
          </w:rPr>
          <w:t>h membrane scission</w:t>
        </w:r>
      </w:ins>
      <w:ins w:id="203" w:author="Deepikaa Menon" w:date="2020-08-24T17:14:00Z">
        <w:r w:rsidR="004C4209">
          <w:rPr>
            <w:lang w:val="en-US"/>
          </w:rPr>
          <w:t xml:space="preserve">, </w:t>
        </w:r>
      </w:ins>
      <w:ins w:id="204" w:author="Deepikaa Menon" w:date="2020-08-25T17:42:00Z">
        <w:r w:rsidR="004469B2">
          <w:rPr>
            <w:lang w:val="en-US"/>
          </w:rPr>
          <w:t>and also coincides with</w:t>
        </w:r>
        <w:r w:rsidR="002C6B3A">
          <w:rPr>
            <w:lang w:val="en-US"/>
          </w:rPr>
          <w:t xml:space="preserve"> the</w:t>
        </w:r>
      </w:ins>
      <w:ins w:id="205" w:author="Deepikaa Menon" w:date="2020-08-24T17:14:00Z">
        <w:r w:rsidR="004C4209">
          <w:rPr>
            <w:lang w:val="en-US"/>
          </w:rPr>
          <w:t xml:space="preserve"> maximum of the A</w:t>
        </w:r>
      </w:ins>
      <w:ins w:id="206" w:author="Deepikaa Menon" w:date="2020-08-24T17:15:00Z">
        <w:r w:rsidR="004C4209">
          <w:rPr>
            <w:lang w:val="en-US"/>
          </w:rPr>
          <w:t>bp1 fluorescent intensity</w:t>
        </w:r>
      </w:ins>
      <w:ins w:id="207" w:author="Deepikaa Menon" w:date="2020-08-24T18:07:00Z">
        <w:r w:rsidR="00535258">
          <w:rPr>
            <w:lang w:val="en-US"/>
          </w:rPr>
          <w:t xml:space="preserve"> (Fig2 supplement)</w:t>
        </w:r>
      </w:ins>
      <w:ins w:id="208" w:author="Deepikaa Menon" w:date="2020-08-21T18:13:00Z">
        <w:r w:rsidR="00EA097B">
          <w:rPr>
            <w:lang w:val="en-US"/>
          </w:rPr>
          <w:t>.</w:t>
        </w:r>
      </w:ins>
      <w:ins w:id="209" w:author="Deepikaa Menon" w:date="2020-08-21T18:03:00Z">
        <w:r w:rsidR="00AC26D2">
          <w:rPr>
            <w:lang w:val="en-US"/>
          </w:rPr>
          <w:t xml:space="preserve"> </w:t>
        </w:r>
      </w:ins>
      <w:ins w:id="210" w:author="Deepikaa Menon" w:date="2020-08-21T18:17:00Z">
        <w:r w:rsidR="00BB76D6">
          <w:rPr>
            <w:lang w:val="en-US"/>
          </w:rPr>
          <w:t>On the y axis, 0 (nm) indicates the position of the Sla1 centroid</w:t>
        </w:r>
      </w:ins>
      <w:ins w:id="211" w:author="Deepikaa Menon" w:date="2020-08-21T18:19:00Z">
        <w:r w:rsidR="0074498B">
          <w:rPr>
            <w:lang w:val="en-US"/>
          </w:rPr>
          <w:t>;</w:t>
        </w:r>
      </w:ins>
      <w:ins w:id="212" w:author="Deepikaa Menon" w:date="2020-08-21T18:18:00Z">
        <w:r w:rsidR="00E25E4E">
          <w:rPr>
            <w:lang w:val="en-US"/>
          </w:rPr>
          <w:t xml:space="preserve"> position</w:t>
        </w:r>
      </w:ins>
      <w:ins w:id="213" w:author="Deepikaa Menon" w:date="2020-08-21T18:19:00Z">
        <w:r w:rsidR="00C55C72">
          <w:rPr>
            <w:lang w:val="en-US"/>
          </w:rPr>
          <w:t>s</w:t>
        </w:r>
      </w:ins>
      <w:ins w:id="214" w:author="Deepikaa Menon" w:date="2020-08-21T18:18:00Z">
        <w:r w:rsidR="00E25E4E">
          <w:rPr>
            <w:lang w:val="en-US"/>
          </w:rPr>
          <w:t xml:space="preserve"> of the other centroids are in relation to the Sla1 centroid. </w:t>
        </w:r>
      </w:ins>
      <w:r w:rsidRPr="005E1AF3">
        <w:rPr>
          <w:lang w:val="en-US"/>
        </w:rPr>
        <w:t xml:space="preserve">Inp52 </w:t>
      </w:r>
      <w:del w:id="215" w:author="Deepikaa Menon" w:date="2020-08-25T17:47:00Z">
        <w:r w:rsidRPr="005E1AF3" w:rsidDel="009B02F7">
          <w:rPr>
            <w:lang w:val="en-US"/>
          </w:rPr>
          <w:delText xml:space="preserve">protein </w:delText>
        </w:r>
      </w:del>
      <w:r w:rsidRPr="005E1AF3">
        <w:rPr>
          <w:lang w:val="en-US"/>
        </w:rPr>
        <w:t>molecules arrive in the late stage of endocytosis after Rvs167, and localize to the invagination tip, suggesting a potential role in membrane scission (Fig.2b).</w:t>
      </w:r>
    </w:p>
    <w:p w14:paraId="06779C70" w14:textId="4939A710" w:rsidR="005E1AF3" w:rsidRDefault="0021012B" w:rsidP="0021012B">
      <w:pPr>
        <w:jc w:val="center"/>
        <w:rPr>
          <w:lang w:val="en-US"/>
        </w:rPr>
      </w:pPr>
      <w:ins w:id="216" w:author="Deepikaa Menon" w:date="2020-08-21T15:21:00Z">
        <w:r>
          <w:rPr>
            <w:noProof/>
            <w:lang w:val="en-US"/>
          </w:rPr>
          <w:drawing>
            <wp:inline distT="0" distB="0" distL="0" distR="0" wp14:anchorId="1DA89249" wp14:editId="61FD307A">
              <wp:extent cx="4710487" cy="3715497"/>
              <wp:effectExtent l="0" t="0" r="127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np7.pd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16144" cy="3719959"/>
                      </a:xfrm>
                      <a:prstGeom prst="rect">
                        <a:avLst/>
                      </a:prstGeom>
                    </pic:spPr>
                  </pic:pic>
                </a:graphicData>
              </a:graphic>
            </wp:inline>
          </w:drawing>
        </w:r>
      </w:ins>
    </w:p>
    <w:p w14:paraId="35B92CF6" w14:textId="77777777" w:rsidR="0049760B" w:rsidRDefault="0049760B" w:rsidP="005E1AF3">
      <w:pPr>
        <w:rPr>
          <w:b/>
          <w:bCs/>
          <w:lang w:val="en-US"/>
        </w:rPr>
      </w:pPr>
    </w:p>
    <w:p w14:paraId="1BFE9CA8" w14:textId="77777777" w:rsidR="005E1AF3" w:rsidRDefault="005E1AF3" w:rsidP="005E1AF3">
      <w:pPr>
        <w:rPr>
          <w:sz w:val="20"/>
          <w:szCs w:val="20"/>
          <w:lang w:val="en-US"/>
        </w:rPr>
      </w:pPr>
      <w:r w:rsidRPr="005E1AF3">
        <w:rPr>
          <w:b/>
          <w:bCs/>
          <w:lang w:val="en-US"/>
        </w:rPr>
        <w:t>﻿</w:t>
      </w:r>
      <w:r w:rsidRPr="005E1AF3">
        <w:rPr>
          <w:sz w:val="20"/>
          <w:szCs w:val="20"/>
          <w:lang w:val="en-US"/>
        </w:rPr>
        <w:tab/>
        <w:t>\caption{A. Cells with endogenously tagged Inp51, Inp52, and Inp53. B: Inp52 centroid trajectory is aligned in space and time to other endocytic proteins. C: Sla1 retraction rates in \</w:t>
      </w:r>
      <w:proofErr w:type="spellStart"/>
      <w:r w:rsidRPr="005E1AF3">
        <w:rPr>
          <w:sz w:val="20"/>
          <w:szCs w:val="20"/>
          <w:lang w:val="en-US"/>
        </w:rPr>
        <w:t>textit</w:t>
      </w:r>
      <w:proofErr w:type="spellEnd"/>
      <w:r w:rsidRPr="005E1AF3">
        <w:rPr>
          <w:sz w:val="20"/>
          <w:szCs w:val="20"/>
          <w:lang w:val="en-US"/>
        </w:rPr>
        <w:t>{inp51$\Delta$} and  \</w:t>
      </w:r>
      <w:proofErr w:type="spellStart"/>
      <w:r w:rsidRPr="005E1AF3">
        <w:rPr>
          <w:sz w:val="20"/>
          <w:szCs w:val="20"/>
          <w:lang w:val="en-US"/>
        </w:rPr>
        <w:t>textit</w:t>
      </w:r>
      <w:proofErr w:type="spellEnd"/>
      <w:r w:rsidRPr="005E1AF3">
        <w:rPr>
          <w:sz w:val="20"/>
          <w:szCs w:val="20"/>
          <w:lang w:val="en-US"/>
        </w:rPr>
        <w:t>{inp52$\Delta$} cells compared to WT and  \</w:t>
      </w:r>
      <w:proofErr w:type="spellStart"/>
      <w:r w:rsidRPr="005E1AF3">
        <w:rPr>
          <w:sz w:val="20"/>
          <w:szCs w:val="20"/>
          <w:lang w:val="en-US"/>
        </w:rPr>
        <w:t>textit</w:t>
      </w:r>
      <w:proofErr w:type="spellEnd"/>
      <w:r w:rsidRPr="005E1AF3">
        <w:rPr>
          <w:sz w:val="20"/>
          <w:szCs w:val="20"/>
          <w:lang w:val="en-US"/>
        </w:rPr>
        <w:t>{rvs167$\Delta$}. Error bars are standard deviation from two data sets.  D: Averaged centroid positions of Sla1-eGFP in WT, \</w:t>
      </w:r>
      <w:proofErr w:type="spellStart"/>
      <w:r w:rsidRPr="005E1AF3">
        <w:rPr>
          <w:sz w:val="20"/>
          <w:szCs w:val="20"/>
          <w:lang w:val="en-US"/>
        </w:rPr>
        <w:t>textit</w:t>
      </w:r>
      <w:proofErr w:type="spellEnd"/>
      <w:r w:rsidRPr="005E1AF3">
        <w:rPr>
          <w:sz w:val="20"/>
          <w:szCs w:val="20"/>
          <w:lang w:val="en-US"/>
        </w:rPr>
        <w:t>{inp51$\Delta$}, and \</w:t>
      </w:r>
      <w:proofErr w:type="spellStart"/>
      <w:r w:rsidRPr="005E1AF3">
        <w:rPr>
          <w:sz w:val="20"/>
          <w:szCs w:val="20"/>
          <w:lang w:val="en-US"/>
        </w:rPr>
        <w:t>textit</w:t>
      </w:r>
      <w:proofErr w:type="spellEnd"/>
      <w:r w:rsidRPr="005E1AF3">
        <w:rPr>
          <w:sz w:val="20"/>
          <w:szCs w:val="20"/>
          <w:lang w:val="en-US"/>
        </w:rPr>
        <w:t>{inp52$\Delta$}  cells. E:  Averaged centroid positions of Rvs167-eGFP in WT, \</w:t>
      </w:r>
      <w:proofErr w:type="spellStart"/>
      <w:r w:rsidRPr="005E1AF3">
        <w:rPr>
          <w:sz w:val="20"/>
          <w:szCs w:val="20"/>
          <w:lang w:val="en-US"/>
        </w:rPr>
        <w:t>textit</w:t>
      </w:r>
      <w:proofErr w:type="spellEnd"/>
      <w:r w:rsidRPr="005E1AF3">
        <w:rPr>
          <w:sz w:val="20"/>
          <w:szCs w:val="20"/>
          <w:lang w:val="en-US"/>
        </w:rPr>
        <w:t>{inp51$\Delta$}, and \</w:t>
      </w:r>
      <w:proofErr w:type="spellStart"/>
      <w:r w:rsidRPr="005E1AF3">
        <w:rPr>
          <w:sz w:val="20"/>
          <w:szCs w:val="20"/>
          <w:lang w:val="en-US"/>
        </w:rPr>
        <w:t>textit</w:t>
      </w:r>
      <w:proofErr w:type="spellEnd"/>
      <w:r w:rsidRPr="005E1AF3">
        <w:rPr>
          <w:sz w:val="20"/>
          <w:szCs w:val="20"/>
          <w:lang w:val="en-US"/>
        </w:rPr>
        <w:t>{inp52$\Delta$}  cells.}</w:t>
      </w:r>
    </w:p>
    <w:p w14:paraId="11CC90DB" w14:textId="77777777" w:rsidR="005E1AF3" w:rsidRDefault="005E1AF3" w:rsidP="005E1AF3">
      <w:pPr>
        <w:rPr>
          <w:sz w:val="20"/>
          <w:szCs w:val="20"/>
          <w:lang w:val="en-US"/>
        </w:rPr>
      </w:pPr>
    </w:p>
    <w:p w14:paraId="6FDDE165" w14:textId="77777777" w:rsidR="005E1AF3" w:rsidRDefault="005E1AF3" w:rsidP="005E1AF3">
      <w:pPr>
        <w:rPr>
          <w:sz w:val="20"/>
          <w:szCs w:val="20"/>
          <w:lang w:val="en-US"/>
        </w:rPr>
      </w:pPr>
    </w:p>
    <w:p w14:paraId="3478F2FA" w14:textId="22ADCBEA" w:rsidR="00B05CB5" w:rsidRDefault="005E1AF3" w:rsidP="005E1AF3">
      <w:pPr>
        <w:rPr>
          <w:ins w:id="217" w:author="Deepikaa Menon" w:date="2020-08-21T18:52:00Z"/>
          <w:lang w:val="en-US"/>
        </w:rPr>
      </w:pPr>
      <w:r w:rsidRPr="005E1AF3">
        <w:rPr>
          <w:b/>
          <w:bCs/>
          <w:lang w:val="en-US"/>
        </w:rPr>
        <w:t>﻿</w:t>
      </w:r>
      <w:r w:rsidRPr="005E1AF3">
        <w:rPr>
          <w:lang w:val="en-US"/>
        </w:rPr>
        <w:t>Inp53 was not investigated further, as its locali</w:t>
      </w:r>
      <w:ins w:id="218" w:author="Deepikaa Menon" w:date="2020-08-21T18:14:00Z">
        <w:r w:rsidR="00373557">
          <w:rPr>
            <w:lang w:val="en-US"/>
          </w:rPr>
          <w:t>z</w:t>
        </w:r>
      </w:ins>
      <w:r w:rsidRPr="005E1AF3">
        <w:rPr>
          <w:lang w:val="en-US"/>
        </w:rPr>
        <w:t xml:space="preserve">ation conforms with other literature that find it is involved in the </w:t>
      </w:r>
      <w:proofErr w:type="spellStart"/>
      <w:r w:rsidRPr="005E1AF3">
        <w:rPr>
          <w:lang w:val="en-US"/>
        </w:rPr>
        <w:t>golgi</w:t>
      </w:r>
      <w:proofErr w:type="spellEnd"/>
      <w:r w:rsidRPr="005E1AF3">
        <w:rPr>
          <w:lang w:val="en-US"/>
        </w:rPr>
        <w:t xml:space="preserve"> trafficking pathway </w:t>
      </w:r>
      <w:del w:id="219" w:author="Deepikaa Menon" w:date="2020-08-21T18:14:00Z">
        <w:r w:rsidRPr="005E1AF3" w:rsidDel="0062319E">
          <w:rPr>
            <w:lang w:val="en-US"/>
          </w:rPr>
          <w:delText>rather than</w:delText>
        </w:r>
      </w:del>
      <w:ins w:id="220" w:author="Deepikaa Menon" w:date="2020-08-21T18:14:00Z">
        <w:r w:rsidR="0062319E">
          <w:rPr>
            <w:lang w:val="en-US"/>
          </w:rPr>
          <w:t>and not</w:t>
        </w:r>
      </w:ins>
      <w:r w:rsidRPr="005E1AF3">
        <w:rPr>
          <w:lang w:val="en-US"/>
        </w:rPr>
        <w:t xml:space="preserve"> endocytosis (ref Golgi). Although we were unable to</w:t>
      </w:r>
      <w:ins w:id="221" w:author="Deepikaa Menon" w:date="2020-08-25T17:48:00Z">
        <w:r w:rsidR="000C1FCB">
          <w:rPr>
            <w:lang w:val="en-US"/>
          </w:rPr>
          <w:t xml:space="preserve"> observe</w:t>
        </w:r>
      </w:ins>
      <w:r w:rsidRPr="005E1AF3">
        <w:rPr>
          <w:lang w:val="en-US"/>
        </w:rPr>
        <w:t xml:space="preserve"> </w:t>
      </w:r>
      <w:del w:id="222" w:author="Deepikaa Menon" w:date="2020-08-25T17:48:00Z">
        <w:r w:rsidRPr="005E1AF3" w:rsidDel="009B02F7">
          <w:rPr>
            <w:lang w:val="en-US"/>
          </w:rPr>
          <w:delText xml:space="preserve">see </w:delText>
        </w:r>
      </w:del>
      <w:ins w:id="223" w:author="Deepikaa Menon" w:date="2020-08-25T17:48:00Z">
        <w:r w:rsidR="009B02F7">
          <w:rPr>
            <w:lang w:val="en-US"/>
          </w:rPr>
          <w:t>localiz</w:t>
        </w:r>
        <w:r w:rsidR="000C1FCB">
          <w:rPr>
            <w:lang w:val="en-US"/>
          </w:rPr>
          <w:t>ation of</w:t>
        </w:r>
        <w:r w:rsidR="009B02F7" w:rsidRPr="005E1AF3">
          <w:rPr>
            <w:lang w:val="en-US"/>
          </w:rPr>
          <w:t xml:space="preserve"> </w:t>
        </w:r>
      </w:ins>
      <w:r w:rsidRPr="005E1AF3">
        <w:rPr>
          <w:lang w:val="en-US"/>
        </w:rPr>
        <w:t>Inp51</w:t>
      </w:r>
      <w:ins w:id="224" w:author="Deepikaa Menon" w:date="2020-08-25T17:48:00Z">
        <w:r w:rsidR="009B02F7">
          <w:rPr>
            <w:lang w:val="en-US"/>
          </w:rPr>
          <w:t xml:space="preserve"> </w:t>
        </w:r>
      </w:ins>
      <w:del w:id="225" w:author="Deepikaa Menon" w:date="2020-08-25T17:48:00Z">
        <w:r w:rsidRPr="005E1AF3" w:rsidDel="009B02F7">
          <w:rPr>
            <w:lang w:val="en-US"/>
          </w:rPr>
          <w:delText xml:space="preserve"> localisation </w:delText>
        </w:r>
      </w:del>
      <w:r w:rsidRPr="005E1AF3">
        <w:rPr>
          <w:lang w:val="en-US"/>
        </w:rPr>
        <w:t>at endocytic sites</w:t>
      </w:r>
      <w:ins w:id="226" w:author="Deepikaa Menon" w:date="2020-08-21T18:52:00Z">
        <w:r w:rsidR="00B05CB5">
          <w:rPr>
            <w:lang w:val="en-US"/>
          </w:rPr>
          <w:t>, d</w:t>
        </w:r>
      </w:ins>
      <w:r w:rsidR="00B05CB5" w:rsidRPr="005E1AF3">
        <w:rPr>
          <w:lang w:val="en-US"/>
        </w:rPr>
        <w:t>eletion of Inp51 has been shown to exacerbate the effect of \</w:t>
      </w:r>
      <w:proofErr w:type="spellStart"/>
      <w:r w:rsidR="00B05CB5" w:rsidRPr="005E1AF3">
        <w:rPr>
          <w:lang w:val="en-US"/>
        </w:rPr>
        <w:t>textit</w:t>
      </w:r>
      <w:proofErr w:type="spellEnd"/>
      <w:r w:rsidR="00B05CB5" w:rsidRPr="005E1AF3">
        <w:rPr>
          <w:lang w:val="en-US"/>
        </w:rPr>
        <w:t>{inp52$\Delta$} on membrane retraction</w:t>
      </w:r>
      <w:ins w:id="227" w:author="Deepikaa Menon" w:date="2020-08-21T18:54:00Z">
        <w:r w:rsidR="00F85ED8">
          <w:rPr>
            <w:lang w:val="en-US"/>
          </w:rPr>
          <w:t xml:space="preserve"> </w:t>
        </w:r>
        <w:r w:rsidR="00F85ED8">
          <w:rPr>
            <w:lang w:val="en-US"/>
          </w:rPr>
          <w:fldChar w:fldCharType="begin" w:fldLock="1"/>
        </w:r>
      </w:ins>
      <w:r w:rsidR="001844E3">
        <w:rPr>
          <w:lang w:val="en-US"/>
        </w:rPr>
        <w:instrText>ADDIN CSL_CITATION {"citationItems":[{"id":"ITEM-1","itemData":{"DOI":"10.1371/journal.pbio.1000204","ISSN":"1545-7885","author":[{"dropping-particle":"","family":"Liu","given":"Jian","non-dropping-particle":"","parse-names":false,"suffix":""},{"dropping-particle":"","family":"Sun","given":"Yidi","non-dropping-particle":"","parse-names":false,"suffix":""},{"dropping-particle":"","family":"Drubin","given":"David G.","non-dropping-particle":"","parse-names":false,"suffix":""},{"dropping-particle":"","family":"Oster","given":"George F.","non-dropping-particle":"","parse-names":false,"suffix":""}],"container-title":"PLoS Biology","editor":[{"dropping-particle":"","family":"Hughson","given":"Fred","non-dropping-particle":"","parse-names":false,"suffix":""}],"id":"ITEM-1","issue":"9","issued":{"date-parts":[["2009","9","29"]]},"page":"e1000204","publisher":"Public Library of Science","title":"The Mechanochemistry of Endocytosis","type":"article-journal","volume":"7"},"uris":["http://www.mendeley.com/documents/?uuid=bd3eae45-3ecf-3004-bce7-2dbf503b652f"]}],"mendeley":{"formattedCitation":"(Liu et al. 2009)","plainTextFormattedCitation":"(Liu et al. 2009)","previouslyFormattedCitation":"(Liu et al. 2009)"},"properties":{"noteIndex":0},"schema":"https://github.com/citation-style-language/schema/raw/master/csl-citation.json"}</w:instrText>
      </w:r>
      <w:r w:rsidR="00F85ED8">
        <w:rPr>
          <w:lang w:val="en-US"/>
        </w:rPr>
        <w:fldChar w:fldCharType="separate"/>
      </w:r>
      <w:r w:rsidR="00F85ED8" w:rsidRPr="00F85ED8">
        <w:rPr>
          <w:noProof/>
          <w:lang w:val="en-US"/>
        </w:rPr>
        <w:t>(Liu et al. 2009)</w:t>
      </w:r>
      <w:ins w:id="228" w:author="Deepikaa Menon" w:date="2020-08-21T18:54:00Z">
        <w:r w:rsidR="00F85ED8">
          <w:rPr>
            <w:lang w:val="en-US"/>
          </w:rPr>
          <w:fldChar w:fldCharType="end"/>
        </w:r>
      </w:ins>
      <w:r w:rsidR="00B05CB5" w:rsidRPr="005E1AF3">
        <w:rPr>
          <w:lang w:val="en-US"/>
        </w:rPr>
        <w:t>, so both Inp51 and Inp52 were tested as potential candidates as scission regulators</w:t>
      </w:r>
      <w:ins w:id="229" w:author="Deepikaa Menon" w:date="2020-08-21T18:52:00Z">
        <w:r w:rsidR="00B05CB5">
          <w:rPr>
            <w:lang w:val="en-US"/>
          </w:rPr>
          <w:t>.</w:t>
        </w:r>
      </w:ins>
    </w:p>
    <w:p w14:paraId="2E1CD69B" w14:textId="51EB85F9" w:rsidR="005E1AF3" w:rsidRPr="00B62146" w:rsidRDefault="00B05CB5" w:rsidP="005E1AF3">
      <w:pPr>
        <w:rPr>
          <w:strike/>
          <w:lang w:val="en-US"/>
        </w:rPr>
      </w:pPr>
      <w:ins w:id="230" w:author="Deepikaa Menon" w:date="2020-08-21T18:52:00Z">
        <w:r w:rsidRPr="00B62146">
          <w:rPr>
            <w:strike/>
            <w:lang w:val="en-US"/>
          </w:rPr>
          <w:t>(</w:t>
        </w:r>
      </w:ins>
      <w:commentRangeStart w:id="231"/>
      <w:commentRangeStart w:id="232"/>
      <w:r w:rsidR="005E1AF3" w:rsidRPr="00B62146">
        <w:rPr>
          <w:strike/>
          <w:lang w:val="en-US"/>
        </w:rPr>
        <w:t xml:space="preserve"> it may be recruited in small numbers below our detection limit</w:t>
      </w:r>
      <w:commentRangeEnd w:id="231"/>
      <w:r w:rsidR="008A5A0F" w:rsidRPr="00B62146">
        <w:rPr>
          <w:rStyle w:val="CommentReference"/>
          <w:strike/>
        </w:rPr>
        <w:commentReference w:id="231"/>
      </w:r>
      <w:commentRangeEnd w:id="232"/>
      <w:r w:rsidRPr="00B62146">
        <w:rPr>
          <w:rStyle w:val="CommentReference"/>
          <w:strike/>
        </w:rPr>
        <w:commentReference w:id="232"/>
      </w:r>
      <w:r w:rsidR="005E1AF3" w:rsidRPr="00B62146">
        <w:rPr>
          <w:strike/>
          <w:lang w:val="en-US"/>
        </w:rPr>
        <w:t xml:space="preserve">. </w:t>
      </w:r>
      <w:ins w:id="233" w:author="Deepikaa Menon" w:date="2020-08-21T18:53:00Z">
        <w:r w:rsidR="00F85ED8" w:rsidRPr="00B62146">
          <w:rPr>
            <w:strike/>
            <w:lang w:val="en-US"/>
          </w:rPr>
          <w:t>)</w:t>
        </w:r>
      </w:ins>
    </w:p>
    <w:p w14:paraId="2361B5FA" w14:textId="77777777" w:rsidR="005E1AF3" w:rsidRPr="005E1AF3" w:rsidRDefault="005E1AF3" w:rsidP="005E1AF3">
      <w:pPr>
        <w:rPr>
          <w:lang w:val="en-US"/>
        </w:rPr>
      </w:pPr>
    </w:p>
    <w:p w14:paraId="18803A2E" w14:textId="304CF388" w:rsidR="005E1AF3" w:rsidRDefault="005E1AF3" w:rsidP="005E1AF3">
      <w:pPr>
        <w:rPr>
          <w:rFonts w:ascii="MS Gothic" w:eastAsia="MS Gothic" w:hAnsi="MS Gothic" w:cs="MS Gothic"/>
          <w:lang w:val="en-US"/>
        </w:rPr>
      </w:pPr>
      <w:r w:rsidRPr="005E1AF3">
        <w:rPr>
          <w:lang w:val="en-US"/>
        </w:rPr>
        <w:t>Dynamics of Sla1-eGFP and Rvs167-eGFP in \</w:t>
      </w:r>
      <w:proofErr w:type="spellStart"/>
      <w:r w:rsidRPr="005E1AF3">
        <w:rPr>
          <w:lang w:val="en-US"/>
        </w:rPr>
        <w:t>textit</w:t>
      </w:r>
      <w:proofErr w:type="spellEnd"/>
      <w:r w:rsidRPr="005E1AF3">
        <w:rPr>
          <w:lang w:val="en-US"/>
        </w:rPr>
        <w:t xml:space="preserve">{inp51$\Delta$} </w:t>
      </w:r>
      <w:ins w:id="234" w:author="Deepikaa Menon" w:date="2020-08-25T17:58:00Z">
        <w:r w:rsidR="005D360B">
          <w:rPr>
            <w:lang w:val="en-US"/>
          </w:rPr>
          <w:t>and</w:t>
        </w:r>
        <w:r w:rsidR="005D360B" w:rsidRPr="005E1AF3">
          <w:rPr>
            <w:lang w:val="en-US"/>
          </w:rPr>
          <w:t xml:space="preserve"> </w:t>
        </w:r>
      </w:ins>
      <w:r w:rsidRPr="005E1AF3">
        <w:rPr>
          <w:lang w:val="en-US"/>
        </w:rPr>
        <w:t>\</w:t>
      </w:r>
      <w:proofErr w:type="spellStart"/>
      <w:r w:rsidRPr="005E1AF3">
        <w:rPr>
          <w:lang w:val="en-US"/>
        </w:rPr>
        <w:t>textit</w:t>
      </w:r>
      <w:proofErr w:type="spellEnd"/>
      <w:r w:rsidRPr="005E1AF3">
        <w:rPr>
          <w:lang w:val="en-US"/>
        </w:rPr>
        <w:t xml:space="preserve">{inp52$\Delta$} cells were </w:t>
      </w:r>
      <w:ins w:id="235" w:author="Deepikaa Menon" w:date="2020-08-25T17:58:00Z">
        <w:r w:rsidR="002C1F78">
          <w:rPr>
            <w:lang w:val="en-US"/>
          </w:rPr>
          <w:t xml:space="preserve">then </w:t>
        </w:r>
      </w:ins>
      <w:r w:rsidRPr="005E1AF3">
        <w:rPr>
          <w:lang w:val="en-US"/>
        </w:rPr>
        <w:t>compared against the WT</w:t>
      </w:r>
      <w:ins w:id="236" w:author="Deepikaa Menon" w:date="2020-08-25T17:48:00Z">
        <w:r w:rsidR="005B667B">
          <w:rPr>
            <w:lang w:val="en-US"/>
          </w:rPr>
          <w:t xml:space="preserve"> (Fig2 </w:t>
        </w:r>
      </w:ins>
      <w:ins w:id="237" w:author="Deepikaa Menon" w:date="2020-08-25T17:59:00Z">
        <w:r w:rsidR="005E33F5">
          <w:rPr>
            <w:lang w:val="en-US"/>
          </w:rPr>
          <w:t>d</w:t>
        </w:r>
      </w:ins>
      <w:ins w:id="238" w:author="Deepikaa Menon" w:date="2020-08-25T17:48:00Z">
        <w:r w:rsidR="005B667B">
          <w:rPr>
            <w:lang w:val="en-US"/>
          </w:rPr>
          <w:t xml:space="preserve">, </w:t>
        </w:r>
      </w:ins>
      <w:ins w:id="239" w:author="Deepikaa Menon" w:date="2020-08-25T17:59:00Z">
        <w:r w:rsidR="005E33F5">
          <w:rPr>
            <w:lang w:val="en-US"/>
          </w:rPr>
          <w:t>e</w:t>
        </w:r>
      </w:ins>
      <w:ins w:id="240" w:author="Deepikaa Menon" w:date="2020-08-25T17:48:00Z">
        <w:r w:rsidR="005B667B">
          <w:rPr>
            <w:lang w:val="en-US"/>
          </w:rPr>
          <w:t>)</w:t>
        </w:r>
      </w:ins>
      <w:r w:rsidRPr="005E1AF3">
        <w:rPr>
          <w:lang w:val="en-US"/>
        </w:rPr>
        <w:t>. Membrane retraction events do not significantly increase in either compared to the WT (Fig2c). Magnitude and speed of Sla1 and Rvs167 centroid movement in \</w:t>
      </w:r>
      <w:proofErr w:type="spellStart"/>
      <w:r w:rsidRPr="005E1AF3">
        <w:rPr>
          <w:lang w:val="en-US"/>
        </w:rPr>
        <w:t>textit</w:t>
      </w:r>
      <w:proofErr w:type="spellEnd"/>
      <w:r w:rsidRPr="005E1AF3">
        <w:rPr>
          <w:lang w:val="en-US"/>
        </w:rPr>
        <w:t>{inp51$\Delta$} is the same as the WT (Fig2.d, e)</w:t>
      </w:r>
      <w:ins w:id="241" w:author="Deepikaa Menon" w:date="2020-08-25T18:01:00Z">
        <w:r w:rsidR="001224E2">
          <w:rPr>
            <w:lang w:val="en-US"/>
          </w:rPr>
          <w:t>, while Rvs167 assemb</w:t>
        </w:r>
      </w:ins>
      <w:ins w:id="242" w:author="Deepikaa Menon" w:date="2020-08-25T18:02:00Z">
        <w:r w:rsidR="001224E2">
          <w:rPr>
            <w:lang w:val="en-US"/>
          </w:rPr>
          <w:t>ly has a slight delay (Fig2 supplement)</w:t>
        </w:r>
      </w:ins>
      <w:r w:rsidRPr="005E1AF3">
        <w:rPr>
          <w:lang w:val="en-US"/>
        </w:rPr>
        <w:t>. In \</w:t>
      </w:r>
      <w:proofErr w:type="spellStart"/>
      <w:r w:rsidRPr="005E1AF3">
        <w:rPr>
          <w:lang w:val="en-US"/>
        </w:rPr>
        <w:t>textit</w:t>
      </w:r>
      <w:proofErr w:type="spellEnd"/>
      <w:r w:rsidRPr="005E1AF3">
        <w:rPr>
          <w:lang w:val="en-US"/>
        </w:rPr>
        <w:t>{inp52$\Delta$} cells, Sla1 movement also has the magnitude and speed as WT, but Sla1-eGFP signal is persistent after membrane scission (Fig.2d, arrow). Similarly, although Rvs167 inward movement looks similar to WT in \</w:t>
      </w:r>
      <w:proofErr w:type="spellStart"/>
      <w:r w:rsidRPr="005E1AF3">
        <w:rPr>
          <w:lang w:val="en-US"/>
        </w:rPr>
        <w:t>textit</w:t>
      </w:r>
      <w:proofErr w:type="spellEnd"/>
      <w:r w:rsidRPr="005E1AF3">
        <w:rPr>
          <w:lang w:val="en-US"/>
        </w:rPr>
        <w:t>{inp52$\Delta$} (Fig2e), Rvs167-eGFP signal is persistent after inward movement (Fig2e arrow), and Rvs167 and Sla1 disassembly has a delay (Fig2 suppleme</w:t>
      </w:r>
      <w:ins w:id="243" w:author="Deepikaa Menon" w:date="2020-08-25T17:59:00Z">
        <w:r w:rsidR="00977B5F">
          <w:rPr>
            <w:lang w:val="en-US"/>
          </w:rPr>
          <w:t>nt). This data are consistent</w:t>
        </w:r>
      </w:ins>
      <w:ins w:id="244" w:author="Deepikaa Menon" w:date="2020-08-25T18:00:00Z">
        <w:r w:rsidR="00977B5F">
          <w:rPr>
            <w:lang w:val="en-US"/>
          </w:rPr>
          <w:t xml:space="preserve"> with </w:t>
        </w:r>
        <w:proofErr w:type="spellStart"/>
        <w:r w:rsidR="00977B5F">
          <w:rPr>
            <w:lang w:val="en-US"/>
          </w:rPr>
          <w:t>synaptojanin</w:t>
        </w:r>
        <w:proofErr w:type="spellEnd"/>
        <w:r w:rsidR="00977B5F">
          <w:rPr>
            <w:lang w:val="en-US"/>
          </w:rPr>
          <w:t xml:space="preserve"> involvement in</w:t>
        </w:r>
        <w:r w:rsidR="00C7321A">
          <w:rPr>
            <w:lang w:val="en-US"/>
          </w:rPr>
          <w:t xml:space="preserve"> ass</w:t>
        </w:r>
      </w:ins>
      <w:ins w:id="245" w:author="Deepikaa Menon" w:date="2020-08-25T18:01:00Z">
        <w:r w:rsidR="00C7321A">
          <w:rPr>
            <w:lang w:val="en-US"/>
          </w:rPr>
          <w:t>embly and</w:t>
        </w:r>
      </w:ins>
      <w:ins w:id="246" w:author="Deepikaa Menon" w:date="2020-08-25T18:00:00Z">
        <w:r w:rsidR="00977B5F">
          <w:rPr>
            <w:lang w:val="en-US"/>
          </w:rPr>
          <w:t xml:space="preserve"> disassembly of coat and scission proteins rather than in membrane scission. </w:t>
        </w:r>
      </w:ins>
    </w:p>
    <w:p w14:paraId="0A44B6DA" w14:textId="77777777" w:rsidR="005E1AF3" w:rsidRDefault="005E1AF3" w:rsidP="005E1AF3">
      <w:pPr>
        <w:rPr>
          <w:rFonts w:ascii="MS Gothic" w:eastAsia="MS Gothic" w:hAnsi="MS Gothic" w:cs="MS Gothic"/>
          <w:lang w:val="en-US"/>
        </w:rPr>
      </w:pPr>
    </w:p>
    <w:p w14:paraId="09278F42" w14:textId="77777777" w:rsidR="005E1AF3" w:rsidRDefault="005E1AF3" w:rsidP="005E1AF3">
      <w:pPr>
        <w:rPr>
          <w:rFonts w:ascii="MS Gothic" w:eastAsia="MS Gothic" w:hAnsi="MS Gothic" w:cs="MS Gothic"/>
          <w:lang w:val="en-US"/>
        </w:rPr>
      </w:pPr>
    </w:p>
    <w:p w14:paraId="4DAF8415" w14:textId="77777777" w:rsidR="005E1AF3" w:rsidRDefault="005E1AF3" w:rsidP="005E1AF3">
      <w:pPr>
        <w:rPr>
          <w:rFonts w:ascii="MS Gothic" w:eastAsia="MS Gothic" w:hAnsi="MS Gothic" w:cs="MS Gothic"/>
          <w:lang w:val="en-US"/>
        </w:rPr>
      </w:pPr>
    </w:p>
    <w:p w14:paraId="616B00CE" w14:textId="77777777" w:rsidR="005E1AF3" w:rsidRDefault="005E1AF3" w:rsidP="005E1AF3">
      <w:pPr>
        <w:rPr>
          <w:rFonts w:ascii="MS Gothic" w:eastAsia="MS Gothic" w:hAnsi="MS Gothic" w:cs="MS Gothic"/>
          <w:lang w:val="en-US"/>
        </w:rPr>
      </w:pPr>
    </w:p>
    <w:p w14:paraId="610ABD3E" w14:textId="77777777" w:rsidR="005E1AF3" w:rsidRDefault="005E1AF3" w:rsidP="005E1AF3">
      <w:pPr>
        <w:rPr>
          <w:rFonts w:ascii="MS Gothic" w:eastAsia="MS Gothic" w:hAnsi="MS Gothic" w:cs="MS Gothic"/>
          <w:lang w:val="en-US"/>
        </w:rPr>
      </w:pPr>
    </w:p>
    <w:p w14:paraId="740AEEA1" w14:textId="77777777" w:rsidR="005E1AF3" w:rsidRDefault="005E1AF3" w:rsidP="005E1AF3">
      <w:pPr>
        <w:rPr>
          <w:rFonts w:ascii="MS Gothic" w:eastAsia="MS Gothic" w:hAnsi="MS Gothic" w:cs="MS Gothic"/>
          <w:lang w:val="en-US"/>
        </w:rPr>
      </w:pPr>
    </w:p>
    <w:p w14:paraId="62718109" w14:textId="77777777" w:rsidR="005E1AF3" w:rsidRDefault="005E1AF3" w:rsidP="005E1AF3">
      <w:pPr>
        <w:rPr>
          <w:rFonts w:ascii="MS Gothic" w:eastAsia="MS Gothic" w:hAnsi="MS Gothic" w:cs="MS Gothic"/>
          <w:lang w:val="en-US"/>
        </w:rPr>
      </w:pPr>
    </w:p>
    <w:p w14:paraId="37701B80" w14:textId="77777777" w:rsidR="005E1AF3" w:rsidRDefault="005E1AF3" w:rsidP="005E1AF3">
      <w:pPr>
        <w:rPr>
          <w:rFonts w:ascii="MS Gothic" w:eastAsia="MS Gothic" w:hAnsi="MS Gothic" w:cs="MS Gothic"/>
          <w:lang w:val="en-US"/>
        </w:rPr>
      </w:pPr>
    </w:p>
    <w:p w14:paraId="62DBC02F" w14:textId="77777777" w:rsidR="005E1AF3" w:rsidRDefault="005E1AF3" w:rsidP="005E1AF3">
      <w:pPr>
        <w:rPr>
          <w:rFonts w:ascii="MS Gothic" w:eastAsia="MS Gothic" w:hAnsi="MS Gothic" w:cs="MS Gothic"/>
          <w:lang w:val="en-US"/>
        </w:rPr>
      </w:pPr>
    </w:p>
    <w:p w14:paraId="2368BE3E" w14:textId="77777777" w:rsidR="005E1AF3" w:rsidRDefault="005E1AF3" w:rsidP="005E1AF3">
      <w:pPr>
        <w:rPr>
          <w:rFonts w:ascii="MS Gothic" w:eastAsia="MS Gothic" w:hAnsi="MS Gothic" w:cs="MS Gothic"/>
          <w:lang w:val="en-US"/>
        </w:rPr>
      </w:pPr>
    </w:p>
    <w:p w14:paraId="04570AF9" w14:textId="77777777" w:rsidR="005E1AF3" w:rsidRDefault="005E1AF3" w:rsidP="005E1AF3">
      <w:pPr>
        <w:rPr>
          <w:rFonts w:ascii="MS Gothic" w:eastAsia="MS Gothic" w:hAnsi="MS Gothic" w:cs="MS Gothic"/>
          <w:lang w:val="en-US"/>
        </w:rPr>
      </w:pPr>
    </w:p>
    <w:p w14:paraId="1A4C99A6" w14:textId="77777777" w:rsidR="005E1AF3" w:rsidRDefault="005E1AF3" w:rsidP="005E1AF3">
      <w:pPr>
        <w:rPr>
          <w:rFonts w:ascii="MS Gothic" w:eastAsia="MS Gothic" w:hAnsi="MS Gothic" w:cs="MS Gothic"/>
          <w:lang w:val="en-US"/>
        </w:rPr>
      </w:pPr>
    </w:p>
    <w:p w14:paraId="07AF28B6" w14:textId="77777777" w:rsidR="005E1AF3" w:rsidRDefault="005E1AF3" w:rsidP="005E1AF3">
      <w:pPr>
        <w:rPr>
          <w:rFonts w:ascii="MS Gothic" w:eastAsia="MS Gothic" w:hAnsi="MS Gothic" w:cs="MS Gothic"/>
          <w:lang w:val="en-US"/>
        </w:rPr>
      </w:pPr>
    </w:p>
    <w:p w14:paraId="65B97275" w14:textId="77777777" w:rsidR="005E1AF3" w:rsidRDefault="005E1AF3" w:rsidP="005E1AF3">
      <w:pPr>
        <w:rPr>
          <w:rFonts w:ascii="MS Gothic" w:eastAsia="MS Gothic" w:hAnsi="MS Gothic" w:cs="MS Gothic"/>
          <w:lang w:val="en-US"/>
        </w:rPr>
      </w:pPr>
    </w:p>
    <w:p w14:paraId="1668D004" w14:textId="77777777" w:rsidR="005E1AF3" w:rsidRDefault="005E1AF3" w:rsidP="005E1AF3">
      <w:pPr>
        <w:rPr>
          <w:rFonts w:ascii="MS Gothic" w:eastAsia="MS Gothic" w:hAnsi="MS Gothic" w:cs="MS Gothic"/>
          <w:lang w:val="en-US"/>
        </w:rPr>
      </w:pPr>
    </w:p>
    <w:p w14:paraId="4E00F74E" w14:textId="77777777" w:rsidR="005E1AF3" w:rsidRDefault="005E1AF3" w:rsidP="005E1AF3">
      <w:pPr>
        <w:rPr>
          <w:rFonts w:ascii="MS Gothic" w:eastAsia="MS Gothic" w:hAnsi="MS Gothic" w:cs="MS Gothic"/>
          <w:lang w:val="en-US"/>
        </w:rPr>
      </w:pPr>
    </w:p>
    <w:p w14:paraId="161C3A9D" w14:textId="77777777" w:rsidR="005E1AF3" w:rsidRDefault="005E1AF3" w:rsidP="005E1AF3">
      <w:pPr>
        <w:rPr>
          <w:rFonts w:ascii="MS Gothic" w:eastAsia="MS Gothic" w:hAnsi="MS Gothic" w:cs="MS Gothic"/>
          <w:lang w:val="en-US"/>
        </w:rPr>
      </w:pPr>
    </w:p>
    <w:p w14:paraId="54015341" w14:textId="77777777" w:rsidR="005E1AF3" w:rsidRDefault="005E1AF3" w:rsidP="005E1AF3">
      <w:pPr>
        <w:rPr>
          <w:rFonts w:ascii="MS Gothic" w:eastAsia="MS Gothic" w:hAnsi="MS Gothic" w:cs="MS Gothic"/>
          <w:lang w:val="en-US"/>
        </w:rPr>
      </w:pPr>
    </w:p>
    <w:p w14:paraId="51E3C39F" w14:textId="77777777" w:rsidR="005E1AF3" w:rsidRDefault="005E1AF3" w:rsidP="005E1AF3">
      <w:pPr>
        <w:rPr>
          <w:rFonts w:ascii="MS Gothic" w:eastAsia="MS Gothic" w:hAnsi="MS Gothic" w:cs="MS Gothic"/>
          <w:lang w:val="en-US"/>
        </w:rPr>
      </w:pPr>
    </w:p>
    <w:p w14:paraId="29D490E4" w14:textId="77777777" w:rsidR="005E1AF3" w:rsidRDefault="005E1AF3" w:rsidP="005E1AF3">
      <w:pPr>
        <w:rPr>
          <w:rFonts w:ascii="MS Gothic" w:eastAsia="MS Gothic" w:hAnsi="MS Gothic" w:cs="MS Gothic"/>
          <w:lang w:val="en-US"/>
        </w:rPr>
      </w:pPr>
    </w:p>
    <w:p w14:paraId="5AC74468" w14:textId="77777777" w:rsidR="005E1AF3" w:rsidRDefault="005E1AF3" w:rsidP="005E1AF3">
      <w:pPr>
        <w:rPr>
          <w:rFonts w:ascii="MS Gothic" w:eastAsia="MS Gothic" w:hAnsi="MS Gothic" w:cs="MS Gothic"/>
          <w:lang w:val="en-US"/>
        </w:rPr>
      </w:pPr>
    </w:p>
    <w:p w14:paraId="299831DC" w14:textId="77777777" w:rsidR="005E1AF3" w:rsidRDefault="005E1AF3" w:rsidP="005E1AF3">
      <w:pPr>
        <w:rPr>
          <w:rFonts w:ascii="MS Gothic" w:eastAsia="MS Gothic" w:hAnsi="MS Gothic" w:cs="MS Gothic"/>
          <w:lang w:val="en-US"/>
        </w:rPr>
      </w:pPr>
    </w:p>
    <w:p w14:paraId="4EBD83DC" w14:textId="77777777" w:rsidR="005E1AF3" w:rsidRDefault="005E1AF3" w:rsidP="005E1AF3">
      <w:pPr>
        <w:rPr>
          <w:rFonts w:ascii="MS Gothic" w:eastAsia="MS Gothic" w:hAnsi="MS Gothic" w:cs="MS Gothic"/>
          <w:lang w:val="en-US"/>
        </w:rPr>
      </w:pPr>
    </w:p>
    <w:p w14:paraId="57787EF0" w14:textId="77777777" w:rsidR="005E1AF3" w:rsidRDefault="005E1AF3" w:rsidP="005E1AF3">
      <w:pPr>
        <w:rPr>
          <w:rFonts w:ascii="MS Gothic" w:eastAsia="MS Gothic" w:hAnsi="MS Gothic" w:cs="MS Gothic"/>
          <w:lang w:val="en-US"/>
        </w:rPr>
      </w:pPr>
    </w:p>
    <w:p w14:paraId="44AAAC3B" w14:textId="77777777" w:rsidR="005E1AF3" w:rsidRDefault="005E1AF3" w:rsidP="005E1AF3">
      <w:pPr>
        <w:rPr>
          <w:rFonts w:ascii="MS Gothic" w:eastAsia="MS Gothic" w:hAnsi="MS Gothic" w:cs="MS Gothic"/>
          <w:lang w:val="en-US"/>
        </w:rPr>
      </w:pPr>
    </w:p>
    <w:p w14:paraId="629E349D" w14:textId="77777777" w:rsidR="005E1AF3" w:rsidRDefault="005E1AF3" w:rsidP="005E1AF3">
      <w:pPr>
        <w:rPr>
          <w:rFonts w:ascii="MS Gothic" w:eastAsia="MS Gothic" w:hAnsi="MS Gothic" w:cs="MS Gothic"/>
          <w:lang w:val="en-US"/>
        </w:rPr>
      </w:pPr>
    </w:p>
    <w:p w14:paraId="6A555B6D" w14:textId="77777777" w:rsidR="005E1AF3" w:rsidRDefault="005E1AF3" w:rsidP="005E1AF3">
      <w:pPr>
        <w:rPr>
          <w:rFonts w:ascii="MS Gothic" w:eastAsia="MS Gothic" w:hAnsi="MS Gothic" w:cs="MS Gothic"/>
          <w:lang w:val="en-US"/>
        </w:rPr>
      </w:pPr>
    </w:p>
    <w:p w14:paraId="67A1501E" w14:textId="77777777" w:rsidR="005E1AF3" w:rsidRDefault="005E1AF3" w:rsidP="005E1AF3">
      <w:pPr>
        <w:rPr>
          <w:rFonts w:ascii="MS Gothic" w:eastAsia="MS Gothic" w:hAnsi="MS Gothic" w:cs="MS Gothic"/>
          <w:lang w:val="en-US"/>
        </w:rPr>
      </w:pPr>
    </w:p>
    <w:p w14:paraId="328B81D7" w14:textId="77777777" w:rsidR="005E1AF3" w:rsidRDefault="005E1AF3" w:rsidP="005E1AF3">
      <w:pPr>
        <w:rPr>
          <w:rFonts w:ascii="MS Gothic" w:eastAsia="MS Gothic" w:hAnsi="MS Gothic" w:cs="MS Gothic"/>
          <w:lang w:val="en-US"/>
        </w:rPr>
      </w:pPr>
    </w:p>
    <w:p w14:paraId="2D00E102" w14:textId="77777777" w:rsidR="005E1AF3" w:rsidRDefault="005E1AF3" w:rsidP="005E1AF3">
      <w:pPr>
        <w:rPr>
          <w:rFonts w:ascii="MS Gothic" w:eastAsia="MS Gothic" w:hAnsi="MS Gothic" w:cs="MS Gothic"/>
          <w:lang w:val="en-US"/>
        </w:rPr>
      </w:pPr>
    </w:p>
    <w:p w14:paraId="065CD1A4" w14:textId="32242A53" w:rsidR="005E1AF3" w:rsidRDefault="005E1AF3" w:rsidP="005E1AF3">
      <w:pPr>
        <w:rPr>
          <w:lang w:val="en-US"/>
        </w:rPr>
      </w:pPr>
      <w:r w:rsidRPr="005E1AF3">
        <w:rPr>
          <w:lang w:val="en-US"/>
        </w:rPr>
        <w:t>\subsection{</w:t>
      </w:r>
      <w:proofErr w:type="spellStart"/>
      <w:r w:rsidRPr="005E1AF3">
        <w:rPr>
          <w:b/>
          <w:bCs/>
          <w:lang w:val="en-US"/>
        </w:rPr>
        <w:t>Rvs</w:t>
      </w:r>
      <w:proofErr w:type="spellEnd"/>
      <w:r w:rsidRPr="005E1AF3">
        <w:rPr>
          <w:b/>
          <w:bCs/>
          <w:lang w:val="en-US"/>
        </w:rPr>
        <w:t xml:space="preserve"> BAR domains recognize membrane curvature in-vivo</w:t>
      </w:r>
      <w:r w:rsidRPr="005E1AF3">
        <w:rPr>
          <w:lang w:val="en-US"/>
        </w:rPr>
        <w:t>}</w:t>
      </w:r>
    </w:p>
    <w:p w14:paraId="31E32418" w14:textId="77777777" w:rsidR="005E1AF3" w:rsidRDefault="005E1AF3" w:rsidP="005E1AF3">
      <w:pPr>
        <w:rPr>
          <w:lang w:val="en-US"/>
        </w:rPr>
      </w:pPr>
    </w:p>
    <w:p w14:paraId="71EC8A4D" w14:textId="24E24C3F" w:rsidR="005E1AF3" w:rsidRPr="005E1AF3" w:rsidRDefault="005E1AF3" w:rsidP="005E1AF3">
      <w:pPr>
        <w:rPr>
          <w:lang w:val="en-US"/>
        </w:rPr>
      </w:pPr>
      <w:r w:rsidRPr="005E1AF3">
        <w:rPr>
          <w:lang w:val="en-US"/>
        </w:rPr>
        <w:t xml:space="preserve">﻿So far Rvs167 remains the protein that has a major influence on scission </w:t>
      </w:r>
      <w:ins w:id="247" w:author="Deepikaa Menon" w:date="2020-08-25T18:06:00Z">
        <w:r w:rsidR="00592F79">
          <w:rPr>
            <w:lang w:val="en-US"/>
          </w:rPr>
          <w:t xml:space="preserve">efficiency </w:t>
        </w:r>
      </w:ins>
      <w:r w:rsidRPr="005E1AF3">
        <w:rPr>
          <w:lang w:val="en-US"/>
        </w:rPr>
        <w:t>and mo</w:t>
      </w:r>
      <w:ins w:id="248" w:author="Deepikaa Menon" w:date="2020-08-26T18:06:00Z">
        <w:r w:rsidR="00FF4D28">
          <w:rPr>
            <w:lang w:val="en-US"/>
          </w:rPr>
          <w:t>ve</w:t>
        </w:r>
      </w:ins>
      <w:r w:rsidRPr="005E1AF3">
        <w:rPr>
          <w:lang w:val="en-US"/>
        </w:rPr>
        <w:t xml:space="preserve">ment of Sla1. </w:t>
      </w:r>
      <w:proofErr w:type="spellStart"/>
      <w:ins w:id="249" w:author="Deepikaa Menon" w:date="2020-08-26T13:35:00Z">
        <w:r w:rsidR="0033194A" w:rsidRPr="005E1AF3">
          <w:rPr>
            <w:lang w:val="en-US"/>
          </w:rPr>
          <w:t>Rvs</w:t>
        </w:r>
        <w:proofErr w:type="spellEnd"/>
        <w:r w:rsidR="0033194A" w:rsidRPr="005E1AF3">
          <w:rPr>
            <w:lang w:val="en-US"/>
          </w:rPr>
          <w:t xml:space="preserve"> </w:t>
        </w:r>
        <w:r w:rsidR="0033194A">
          <w:rPr>
            <w:lang w:val="en-US"/>
          </w:rPr>
          <w:t xml:space="preserve">can tubulate liposomes in vitro </w:t>
        </w:r>
        <w:r w:rsidR="0033194A">
          <w:rPr>
            <w:lang w:val="en-US"/>
          </w:rPr>
          <w:fldChar w:fldCharType="begin" w:fldLock="1"/>
        </w:r>
        <w:r w:rsidR="0033194A">
          <w:rPr>
            <w:lang w:val="en-US"/>
          </w:rPr>
          <w:instrText>ADDIN CSL_CITATION {"citationItems":[{"id":"ITEM-1","itemData":{"DOI":"10.1091/mbc.E10-03-0181","ISSN":"1059-1524","abstract":"Using a structure–function analysis, we find that Rvs proteins are initially recruited to sites of endocytosis through their curvature-sensing and membrane-binding ability in a manner dependent on complex sphingolipids., BAR domains are protein modules that bind to membranes and promote membrane curvature. One type of BAR domain, the N-BAR domain, contains an additional N-terminal amphipathic helix, which contributes to membrane-binding and bending activities. The only known N-BAR-domain proteins in the budding yeast Saccharomyces cerevisiae, Rvs161 and Rvs167, are required for endocytosis. We have explored the mechanism of N-BAR-domain function in the endocytosis process using a combined biochemical and genetic approach. We show that the purified Rvs161–Rvs167 complex binds to liposomes in a curvature-independent manner and promotes tubule formation in vitro. Consistent with the known role of BAR domain polymerization in membrane bending, we found that Rvs167 BAR domains interact with each other at cortical actin patches in vivo. To characterize N-BAR-domain function in endocytosis, we constructed yeast strains harboring changes in conserved residues in the Rvs161 and Rvs167 N-BAR domains. In vivo analysis of the rvs endocytosis mutants suggests that Rvs proteins are initially recruited to sites of endocytosis through their membrane-binding ability. We show that inappropriate regulation of complex sphingolipid and phosphoinositide levels in the membrane can impinge on Rvs function, highlighting the relationship between membrane components and N-BAR-domain proteins in vivo.","author":[{"dropping-particle":"","family":"Youn","given":"Ji-Young","non-dropping-particle":"","parse-names":false,"suffix":""},{"dropping-particle":"","family":"Friesen","given":"Helena","non-dropping-particle":"","parse-names":false,"suffix":""},{"dropping-particle":"","family":"Kishimoto","given":"Takuma","non-dropping-particle":"","parse-names":false,"suffix":""},{"dropping-particle":"","family":"Henne","given":"William M.","non-dropping-particle":"","parse-names":false,"suffix":""},{"dropping-particle":"","family":"Kurat","given":"Christoph F.","non-dropping-particle":"","parse-names":false,"suffix":""},{"dropping-particle":"","family":"Ye","given":"Wei","non-dropping-particle":"","parse-names":false,"suffix":""},{"dropping-particle":"","family":"Ceccarelli","given":"Derek F.","non-dropping-particle":"","parse-names":false,"suffix":""},{"dropping-particle":"","family":"Sicheri","given":"Frank","non-dropping-particle":"","parse-names":false,"suffix":""},{"dropping-particle":"","family":"Kohlwein","given":"Sepp D.","non-dropping-particle":"","parse-names":false,"suffix":""},{"dropping-particle":"","family":"McMahon","given":"Harvey T.","non-dropping-particle":"","parse-names":false,"suffix":""},{"dropping-particle":"","family":"Andrews","given":"Brenda J.","non-dropping-particle":"","parse-names":false,"suffix":""}],"container-title":"Molecular Biology of the Cell","id":"ITEM-1","issue":"17","issued":{"date-parts":[["2010","9"]]},"page":"3054-3069","title":"Dissecting BAR Domain Function in the Yeast Amphiphysins Rvs161 and Rvs167 during Endocytosis","type":"article-journal","volume":"21"},"uris":["http://www.mendeley.com/documents/?uuid=736cd7e7-f984-4271-9102-1df64ee3059e"]}],"mendeley":{"formattedCitation":"(Youn et al. 2010)","plainTextFormattedCitation":"(Youn et al. 2010)","previouslyFormattedCitation":"(Borina et al. 2010)"},"properties":{"noteIndex":0},"schema":"https://github.com/citation-style-language/schema/raw/master/csl-citation.json"}</w:instrText>
        </w:r>
        <w:r w:rsidR="0033194A">
          <w:rPr>
            <w:lang w:val="en-US"/>
          </w:rPr>
          <w:fldChar w:fldCharType="separate"/>
        </w:r>
        <w:r w:rsidR="0033194A" w:rsidRPr="001844E3">
          <w:rPr>
            <w:noProof/>
            <w:lang w:val="en-US"/>
          </w:rPr>
          <w:t>(Youn et al. 2010)</w:t>
        </w:r>
        <w:r w:rsidR="0033194A">
          <w:rPr>
            <w:lang w:val="en-US"/>
          </w:rPr>
          <w:fldChar w:fldCharType="end"/>
        </w:r>
        <w:r w:rsidR="0033194A">
          <w:rPr>
            <w:lang w:val="en-US"/>
          </w:rPr>
          <w:t xml:space="preserve">, but its interaction with membrane curvature </w:t>
        </w:r>
      </w:ins>
      <w:ins w:id="250" w:author="Deepikaa Menon" w:date="2020-08-26T18:41:00Z">
        <w:r w:rsidR="00DA426F">
          <w:rPr>
            <w:lang w:val="en-US"/>
          </w:rPr>
          <w:t xml:space="preserve">in vivo </w:t>
        </w:r>
      </w:ins>
      <w:ins w:id="251" w:author="Deepikaa Menon" w:date="2020-08-26T13:35:00Z">
        <w:r w:rsidR="0033194A" w:rsidRPr="005E1AF3">
          <w:rPr>
            <w:lang w:val="en-US"/>
          </w:rPr>
          <w:t>has not so far been tested.</w:t>
        </w:r>
        <w:commentRangeStart w:id="252"/>
        <w:r w:rsidR="0033194A" w:rsidRPr="005E1AF3">
          <w:rPr>
            <w:lang w:val="en-US"/>
          </w:rPr>
          <w:t xml:space="preserve"> </w:t>
        </w:r>
        <w:commentRangeEnd w:id="252"/>
        <w:r w:rsidR="0033194A">
          <w:rPr>
            <w:rStyle w:val="CommentReference"/>
          </w:rPr>
          <w:commentReference w:id="252"/>
        </w:r>
        <w:r w:rsidR="0033194A">
          <w:rPr>
            <w:lang w:val="en-US"/>
          </w:rPr>
          <w:t xml:space="preserve"> </w:t>
        </w:r>
      </w:ins>
      <w:r w:rsidRPr="005E1AF3">
        <w:rPr>
          <w:lang w:val="en-US"/>
        </w:rPr>
        <w:t xml:space="preserve">Recruitment of the </w:t>
      </w:r>
      <w:proofErr w:type="spellStart"/>
      <w:r w:rsidRPr="005E1AF3">
        <w:rPr>
          <w:lang w:val="en-US"/>
        </w:rPr>
        <w:t>Rvs</w:t>
      </w:r>
      <w:proofErr w:type="spellEnd"/>
      <w:r w:rsidRPr="005E1AF3">
        <w:rPr>
          <w:lang w:val="en-US"/>
        </w:rPr>
        <w:t xml:space="preserve"> complex to endocytic sites</w:t>
      </w:r>
      <w:ins w:id="253" w:author="Deepikaa Menon" w:date="2020-08-26T18:41:00Z">
        <w:r w:rsidR="00A70FF3">
          <w:rPr>
            <w:lang w:val="en-US"/>
          </w:rPr>
          <w:t>,</w:t>
        </w:r>
      </w:ins>
      <w:ins w:id="254" w:author="Deepikaa Menon" w:date="2020-08-26T13:36:00Z">
        <w:r w:rsidR="0033194A">
          <w:rPr>
            <w:lang w:val="en-US"/>
          </w:rPr>
          <w:t xml:space="preserve"> and BAR-membrane interaction was </w:t>
        </w:r>
      </w:ins>
      <w:r w:rsidRPr="005E1AF3">
        <w:rPr>
          <w:lang w:val="en-US"/>
        </w:rPr>
        <w:t>thus investigated further</w:t>
      </w:r>
      <w:ins w:id="255" w:author="Deepikaa Menon" w:date="2020-08-26T13:35:00Z">
        <w:r w:rsidR="0033194A">
          <w:rPr>
            <w:lang w:val="en-US"/>
          </w:rPr>
          <w:t xml:space="preserve">. </w:t>
        </w:r>
      </w:ins>
      <w:ins w:id="256" w:author="Deepikaa Menon" w:date="2020-08-26T18:42:00Z">
        <w:r w:rsidR="00C6386D">
          <w:rPr>
            <w:lang w:val="en-US"/>
          </w:rPr>
          <w:t xml:space="preserve">The SH3 domain has known interactions with the </w:t>
        </w:r>
        <w:proofErr w:type="spellStart"/>
        <w:r w:rsidR="00C6386D">
          <w:rPr>
            <w:lang w:val="en-US"/>
          </w:rPr>
          <w:t>actin</w:t>
        </w:r>
        <w:proofErr w:type="spellEnd"/>
        <w:r w:rsidR="00C6386D">
          <w:rPr>
            <w:lang w:val="en-US"/>
          </w:rPr>
          <w:t xml:space="preserve"> network. </w:t>
        </w:r>
      </w:ins>
      <w:ins w:id="257" w:author="Deepikaa Menon" w:date="2020-08-26T18:43:00Z">
        <w:r w:rsidR="00C6386D">
          <w:rPr>
            <w:lang w:val="en-US"/>
          </w:rPr>
          <w:t>W</w:t>
        </w:r>
      </w:ins>
      <w:ins w:id="258" w:author="Deepikaa Menon" w:date="2020-08-26T18:42:00Z">
        <w:r w:rsidR="00C6386D">
          <w:rPr>
            <w:lang w:val="en-US"/>
          </w:rPr>
          <w:t>e</w:t>
        </w:r>
      </w:ins>
      <w:ins w:id="259" w:author="Deepikaa Menon" w:date="2020-08-26T18:43:00Z">
        <w:r w:rsidR="00C6386D">
          <w:rPr>
            <w:lang w:val="en-US"/>
          </w:rPr>
          <w:t xml:space="preserve"> removed</w:t>
        </w:r>
      </w:ins>
      <w:ins w:id="260" w:author="Deepikaa Menon" w:date="2020-08-26T18:42:00Z">
        <w:r w:rsidR="00C6386D">
          <w:rPr>
            <w:lang w:val="en-US"/>
          </w:rPr>
          <w:t xml:space="preserve"> the contribution of the SH3 </w:t>
        </w:r>
      </w:ins>
      <w:del w:id="261" w:author="Deepikaa Menon" w:date="2020-08-26T13:35:00Z">
        <w:r w:rsidRPr="005E1AF3" w:rsidDel="0033194A">
          <w:rPr>
            <w:lang w:val="en-US"/>
          </w:rPr>
          <w:delText xml:space="preserve">. Rvs </w:delText>
        </w:r>
      </w:del>
      <w:del w:id="262" w:author="Deepikaa Menon" w:date="2020-08-26T13:27:00Z">
        <w:r w:rsidRPr="005E1AF3" w:rsidDel="001844E3">
          <w:rPr>
            <w:lang w:val="en-US"/>
          </w:rPr>
          <w:delText xml:space="preserve"> has been indicated by work</w:delText>
        </w:r>
      </w:del>
      <w:del w:id="263" w:author="Deepikaa Menon" w:date="2020-08-26T13:26:00Z">
        <w:r w:rsidRPr="005E1AF3" w:rsidDel="001844E3">
          <w:rPr>
            <w:lang w:val="en-US"/>
          </w:rPr>
          <w:delText xml:space="preserve"> </w:delText>
        </w:r>
      </w:del>
      <w:del w:id="264" w:author="Deepikaa Menon" w:date="2020-08-25T18:09:00Z">
        <w:r w:rsidRPr="005E1AF3" w:rsidDel="00462D65">
          <w:rPr>
            <w:lang w:val="en-US"/>
          </w:rPr>
          <w:delText>on other BAR domain proteins</w:delText>
        </w:r>
        <w:r w:rsidR="00B34347" w:rsidDel="00462D65">
          <w:rPr>
            <w:rStyle w:val="CommentReference"/>
          </w:rPr>
          <w:commentReference w:id="265"/>
        </w:r>
        <w:r w:rsidRPr="005E1AF3" w:rsidDel="00462D65">
          <w:rPr>
            <w:lang w:val="en-US"/>
          </w:rPr>
          <w:delText xml:space="preserve"> </w:delText>
        </w:r>
      </w:del>
      <w:del w:id="266" w:author="Deepikaa Menon" w:date="2020-08-26T13:26:00Z">
        <w:r w:rsidRPr="005E1AF3" w:rsidDel="001844E3">
          <w:rPr>
            <w:lang w:val="en-US"/>
          </w:rPr>
          <w:delText>(ref BAR),</w:delText>
        </w:r>
      </w:del>
      <w:del w:id="267" w:author="Deepikaa Menon" w:date="2020-08-26T13:27:00Z">
        <w:r w:rsidRPr="005E1AF3" w:rsidDel="001844E3">
          <w:rPr>
            <w:lang w:val="en-US"/>
          </w:rPr>
          <w:delText xml:space="preserve"> but </w:delText>
        </w:r>
      </w:del>
      <w:commentRangeStart w:id="265"/>
      <w:commentRangeEnd w:id="265"/>
      <w:del w:id="268" w:author="Deepikaa Menon" w:date="2020-08-26T13:35:00Z">
        <w:r w:rsidRPr="005E1AF3" w:rsidDel="0033194A">
          <w:rPr>
            <w:lang w:val="en-US"/>
          </w:rPr>
          <w:delText>has not so far been tested.</w:delText>
        </w:r>
        <w:commentRangeStart w:id="269"/>
        <w:r w:rsidRPr="005E1AF3" w:rsidDel="0033194A">
          <w:rPr>
            <w:lang w:val="en-US"/>
          </w:rPr>
          <w:delText xml:space="preserve"> </w:delText>
        </w:r>
        <w:commentRangeEnd w:id="269"/>
        <w:r w:rsidR="0019302F" w:rsidDel="0033194A">
          <w:rPr>
            <w:rStyle w:val="CommentReference"/>
          </w:rPr>
          <w:commentReference w:id="269"/>
        </w:r>
      </w:del>
      <w:del w:id="270" w:author="Deepikaa Menon" w:date="2020-08-26T18:42:00Z">
        <w:r w:rsidRPr="005E1AF3" w:rsidDel="00C6386D">
          <w:rPr>
            <w:lang w:val="en-US"/>
          </w:rPr>
          <w:delText>In order to do so, w</w:delText>
        </w:r>
      </w:del>
      <w:ins w:id="271" w:author="Deepikaa Menon" w:date="2020-08-26T18:43:00Z">
        <w:r w:rsidR="00C6386D">
          <w:rPr>
            <w:lang w:val="en-US"/>
          </w:rPr>
          <w:t xml:space="preserve">by deleting the </w:t>
        </w:r>
      </w:ins>
      <w:r w:rsidRPr="005E1AF3">
        <w:rPr>
          <w:lang w:val="en-US"/>
        </w:rPr>
        <w:t xml:space="preserve">SH3 </w:t>
      </w:r>
      <w:ins w:id="272" w:author="Deepikaa Menon" w:date="2020-08-26T18:43:00Z">
        <w:r w:rsidR="00C6386D">
          <w:rPr>
            <w:lang w:val="en-US"/>
          </w:rPr>
          <w:t xml:space="preserve">domain </w:t>
        </w:r>
      </w:ins>
      <w:r w:rsidRPr="005E1AF3">
        <w:rPr>
          <w:lang w:val="en-US"/>
        </w:rPr>
        <w:t>(henceforth BAR-GPA, Fig3a) and observed the localization of the BAR</w:t>
      </w:r>
      <w:ins w:id="273" w:author="Deepikaa Menon" w:date="2020-08-26T18:43:00Z">
        <w:r w:rsidR="00C6386D">
          <w:rPr>
            <w:lang w:val="en-US"/>
          </w:rPr>
          <w:t>-GPA compared to</w:t>
        </w:r>
        <w:r w:rsidR="008668B9">
          <w:rPr>
            <w:lang w:val="en-US"/>
          </w:rPr>
          <w:t xml:space="preserve"> full-length Rvs167</w:t>
        </w:r>
      </w:ins>
      <w:r w:rsidRPr="005E1AF3">
        <w:rPr>
          <w:lang w:val="en-US"/>
        </w:rPr>
        <w:t xml:space="preserve">. </w:t>
      </w:r>
      <w:del w:id="274" w:author="Deepikaa Menon" w:date="2020-08-19T16:47:00Z">
        <w:r w:rsidRPr="005E1AF3" w:rsidDel="00BB2EFE">
          <w:rPr>
            <w:lang w:val="en-US"/>
          </w:rPr>
          <w:delText xml:space="preserve">The GPA region is a disordered domain that has no previously reported function (ref) and was retained to </w:delText>
        </w:r>
        <w:commentRangeStart w:id="275"/>
        <w:r w:rsidRPr="005E1AF3" w:rsidDel="00BB2EFE">
          <w:rPr>
            <w:lang w:val="en-US"/>
          </w:rPr>
          <w:delText>ensure proper folding and function of the BAR domain</w:delText>
        </w:r>
        <w:commentRangeEnd w:id="275"/>
        <w:r w:rsidR="00B8348E" w:rsidDel="00BB2EFE">
          <w:rPr>
            <w:rStyle w:val="CommentReference"/>
          </w:rPr>
          <w:commentReference w:id="275"/>
        </w:r>
        <w:r w:rsidRPr="005E1AF3" w:rsidDel="00BB2EFE">
          <w:rPr>
            <w:lang w:val="en-US"/>
          </w:rPr>
          <w:delText xml:space="preserve">. </w:delText>
        </w:r>
      </w:del>
      <w:r w:rsidRPr="005E1AF3">
        <w:rPr>
          <w:lang w:val="en-US"/>
        </w:rPr>
        <w:t>Endogenously tagged Rvs167-eGFP and BAR-GPA-</w:t>
      </w:r>
      <w:proofErr w:type="spellStart"/>
      <w:r w:rsidRPr="005E1AF3">
        <w:rPr>
          <w:lang w:val="en-US"/>
        </w:rPr>
        <w:t>eGFP</w:t>
      </w:r>
      <w:proofErr w:type="spellEnd"/>
      <w:r w:rsidRPr="005E1AF3">
        <w:rPr>
          <w:lang w:val="en-US"/>
        </w:rPr>
        <w:t xml:space="preserve"> </w:t>
      </w:r>
      <w:commentRangeStart w:id="276"/>
      <w:commentRangeStart w:id="277"/>
      <w:r w:rsidRPr="005E1AF3">
        <w:rPr>
          <w:lang w:val="en-US"/>
        </w:rPr>
        <w:t xml:space="preserve">colocalization with Abp1-mCherry </w:t>
      </w:r>
      <w:commentRangeEnd w:id="276"/>
      <w:r w:rsidR="00405262">
        <w:rPr>
          <w:rStyle w:val="CommentReference"/>
        </w:rPr>
        <w:commentReference w:id="276"/>
      </w:r>
      <w:commentRangeEnd w:id="277"/>
      <w:r w:rsidR="003D69BA">
        <w:rPr>
          <w:rStyle w:val="CommentReference"/>
        </w:rPr>
        <w:commentReference w:id="277"/>
      </w:r>
      <w:r w:rsidRPr="005E1AF3">
        <w:rPr>
          <w:lang w:val="en-US"/>
        </w:rPr>
        <w:t>in WT and \</w:t>
      </w:r>
      <w:proofErr w:type="spellStart"/>
      <w:r w:rsidRPr="005E1AF3">
        <w:rPr>
          <w:lang w:val="en-US"/>
        </w:rPr>
        <w:t>textit</w:t>
      </w:r>
      <w:proofErr w:type="spellEnd"/>
      <w:r w:rsidRPr="005E1AF3">
        <w:rPr>
          <w:lang w:val="en-US"/>
        </w:rPr>
        <w:t xml:space="preserve">{sla2$\Delta$} cells were compared (Fig3b). Sla2 acts as the molecular linker between forces exerted by the </w:t>
      </w:r>
      <w:proofErr w:type="spellStart"/>
      <w:r w:rsidRPr="005E1AF3">
        <w:rPr>
          <w:lang w:val="en-US"/>
        </w:rPr>
        <w:t>actin</w:t>
      </w:r>
      <w:proofErr w:type="spellEnd"/>
      <w:r w:rsidRPr="005E1AF3">
        <w:rPr>
          <w:lang w:val="en-US"/>
        </w:rPr>
        <w:t xml:space="preserve"> network and the plasma membrane (ref. </w:t>
      </w:r>
      <w:proofErr w:type="spellStart"/>
      <w:r w:rsidRPr="005E1AF3">
        <w:rPr>
          <w:lang w:val="en-US"/>
        </w:rPr>
        <w:t>Skruzny</w:t>
      </w:r>
      <w:proofErr w:type="spellEnd"/>
      <w:r w:rsidRPr="005E1AF3">
        <w:rPr>
          <w:lang w:val="en-US"/>
        </w:rPr>
        <w:t>). \</w:t>
      </w:r>
      <w:proofErr w:type="spellStart"/>
      <w:r w:rsidRPr="005E1AF3">
        <w:rPr>
          <w:lang w:val="en-US"/>
        </w:rPr>
        <w:t>textit</w:t>
      </w:r>
      <w:proofErr w:type="spellEnd"/>
      <w:r w:rsidRPr="005E1AF3">
        <w:rPr>
          <w:lang w:val="en-US"/>
        </w:rPr>
        <w:t xml:space="preserve">{sla2$\Delta$} cells therefore contain a polymerizing actin network at endocytic patches, but the membrane has no curvature, and endocytosis fails. In these cells, the full-length Rvs167 protein co-localizes with Abp1-mCherry, indicating that it is recruited to endocytic sites </w:t>
      </w:r>
      <w:ins w:id="278" w:author="Marko Kaksonen" w:date="2020-08-11T16:37:00Z">
        <w:r w:rsidR="000A54C8">
          <w:rPr>
            <w:lang w:val="en-US"/>
          </w:rPr>
          <w:t xml:space="preserve">independently of membrane curvature </w:t>
        </w:r>
      </w:ins>
      <w:r w:rsidRPr="005E1AF3">
        <w:rPr>
          <w:lang w:val="en-US"/>
        </w:rPr>
        <w:t>(Fig3b, “\</w:t>
      </w:r>
      <w:proofErr w:type="spellStart"/>
      <w:r w:rsidRPr="005E1AF3">
        <w:rPr>
          <w:lang w:val="en-US"/>
        </w:rPr>
        <w:t>textit</w:t>
      </w:r>
      <w:proofErr w:type="spellEnd"/>
      <w:r w:rsidRPr="005E1AF3">
        <w:rPr>
          <w:lang w:val="en-US"/>
        </w:rPr>
        <w:t xml:space="preserve">{sla2$\Delta$}”). BAR-GPA </w:t>
      </w:r>
      <w:del w:id="279" w:author="Deepikaa Menon" w:date="2020-08-26T18:47:00Z">
        <w:r w:rsidRPr="005E1AF3" w:rsidDel="00DB2B0A">
          <w:rPr>
            <w:lang w:val="en-US"/>
          </w:rPr>
          <w:delText xml:space="preserve">localization </w:delText>
        </w:r>
        <w:commentRangeStart w:id="280"/>
        <w:r w:rsidRPr="005E1AF3" w:rsidDel="00DB2B0A">
          <w:rPr>
            <w:lang w:val="en-US"/>
          </w:rPr>
          <w:delText>is removed</w:delText>
        </w:r>
        <w:commentRangeEnd w:id="280"/>
        <w:r w:rsidR="0056000C" w:rsidDel="00DB2B0A">
          <w:rPr>
            <w:rStyle w:val="CommentReference"/>
          </w:rPr>
          <w:commentReference w:id="280"/>
        </w:r>
        <w:r w:rsidRPr="005E1AF3" w:rsidDel="00DB2B0A">
          <w:rPr>
            <w:lang w:val="en-US"/>
          </w:rPr>
          <w:delText>,</w:delText>
        </w:r>
      </w:del>
      <w:ins w:id="281" w:author="Deepikaa Menon" w:date="2020-08-26T18:47:00Z">
        <w:r w:rsidR="00DB2B0A">
          <w:rPr>
            <w:lang w:val="en-US"/>
          </w:rPr>
          <w:t xml:space="preserve">does not localize </w:t>
        </w:r>
      </w:ins>
      <w:ins w:id="282" w:author="Deepikaa Menon" w:date="2020-08-26T18:48:00Z">
        <w:r w:rsidR="00DB2B0A">
          <w:rPr>
            <w:lang w:val="en-US"/>
          </w:rPr>
          <w:t>to the plasma membrane,</w:t>
        </w:r>
      </w:ins>
      <w:ins w:id="283" w:author="Deepikaa Menon" w:date="2020-08-26T18:47:00Z">
        <w:r w:rsidR="00DB2B0A">
          <w:rPr>
            <w:lang w:val="en-US"/>
          </w:rPr>
          <w:t xml:space="preserve"> </w:t>
        </w:r>
      </w:ins>
      <w:r w:rsidRPr="005E1AF3">
        <w:rPr>
          <w:lang w:val="en-US"/>
        </w:rPr>
        <w:t xml:space="preserve"> except for rare transient patches that do not co-localize with Abp1-mCherry</w:t>
      </w:r>
      <w:ins w:id="284" w:author="Deepikaa Menon" w:date="2020-08-26T18:48:00Z">
        <w:r w:rsidR="00DB2B0A">
          <w:rPr>
            <w:lang w:val="en-US"/>
          </w:rPr>
          <w:t xml:space="preserve">, indicating that it is not recruited to endocytic sites. </w:t>
        </w:r>
      </w:ins>
    </w:p>
    <w:p w14:paraId="1A82A728" w14:textId="0C9FF360" w:rsidR="005E1AF3" w:rsidRPr="005E1AF3" w:rsidRDefault="00A15BDE" w:rsidP="005E1AF3">
      <w:pPr>
        <w:rPr>
          <w:lang w:val="en-US"/>
        </w:rPr>
      </w:pPr>
      <w:ins w:id="285" w:author="Deepikaa Menon" w:date="2020-08-27T14:36:00Z">
        <w:r>
          <w:rPr>
            <w:lang w:val="en-US"/>
          </w:rPr>
          <w:t xml:space="preserve"> </w:t>
        </w:r>
      </w:ins>
    </w:p>
    <w:p w14:paraId="215374B0" w14:textId="77777777" w:rsidR="005E1AF3" w:rsidRPr="005E1AF3" w:rsidRDefault="005E1AF3" w:rsidP="005E1AF3">
      <w:pPr>
        <w:rPr>
          <w:lang w:val="en-US"/>
        </w:rPr>
      </w:pPr>
    </w:p>
    <w:p w14:paraId="19B03E89" w14:textId="77777777" w:rsidR="005E1AF3" w:rsidRPr="005E1AF3" w:rsidRDefault="005E1AF3" w:rsidP="005E1AF3">
      <w:pPr>
        <w:rPr>
          <w:lang w:val="en-US"/>
        </w:rPr>
      </w:pPr>
      <w:r w:rsidRPr="005E1AF3">
        <w:rPr>
          <w:lang w:val="en-US"/>
        </w:rPr>
        <w:t>\subsection{</w:t>
      </w:r>
      <w:proofErr w:type="spellStart"/>
      <w:r w:rsidRPr="005E1AF3">
        <w:rPr>
          <w:b/>
          <w:bCs/>
          <w:lang w:val="en-US"/>
        </w:rPr>
        <w:t>Rvs</w:t>
      </w:r>
      <w:proofErr w:type="spellEnd"/>
      <w:r w:rsidRPr="005E1AF3">
        <w:rPr>
          <w:b/>
          <w:bCs/>
          <w:lang w:val="en-US"/>
        </w:rPr>
        <w:t xml:space="preserve"> SH3 domains have an </w:t>
      </w:r>
      <w:proofErr w:type="spellStart"/>
      <w:r w:rsidRPr="005E1AF3">
        <w:rPr>
          <w:b/>
          <w:bCs/>
          <w:lang w:val="en-US"/>
        </w:rPr>
        <w:t>actin</w:t>
      </w:r>
      <w:proofErr w:type="spellEnd"/>
      <w:r w:rsidRPr="005E1AF3">
        <w:rPr>
          <w:b/>
          <w:bCs/>
          <w:lang w:val="en-US"/>
        </w:rPr>
        <w:t xml:space="preserve"> and curvature independent </w:t>
      </w:r>
      <w:proofErr w:type="spellStart"/>
      <w:r w:rsidRPr="005E1AF3">
        <w:rPr>
          <w:b/>
          <w:bCs/>
          <w:lang w:val="en-US"/>
        </w:rPr>
        <w:t>localisation</w:t>
      </w:r>
      <w:proofErr w:type="spellEnd"/>
      <w:r w:rsidRPr="005E1AF3">
        <w:rPr>
          <w:lang w:val="en-US"/>
        </w:rPr>
        <w:t>}</w:t>
      </w:r>
    </w:p>
    <w:p w14:paraId="195BC2E5" w14:textId="2B069788" w:rsidR="005E1AF3" w:rsidRDefault="005E1AF3" w:rsidP="005E1AF3">
      <w:pPr>
        <w:rPr>
          <w:lang w:val="en-US"/>
        </w:rPr>
      </w:pPr>
      <w:r w:rsidRPr="005E1AF3">
        <w:rPr>
          <w:lang w:val="en-US"/>
        </w:rPr>
        <w:t xml:space="preserve">The SH3 domain has known genetic interactions with </w:t>
      </w:r>
      <w:commentRangeStart w:id="286"/>
      <w:del w:id="287" w:author="Deepikaa Menon" w:date="2020-08-26T18:48:00Z">
        <w:r w:rsidRPr="005E1AF3" w:rsidDel="00C12A6E">
          <w:rPr>
            <w:lang w:val="en-US"/>
          </w:rPr>
          <w:delText>actin-related</w:delText>
        </w:r>
        <w:commentRangeEnd w:id="286"/>
        <w:r w:rsidR="006D2F54" w:rsidDel="00C12A6E">
          <w:rPr>
            <w:rStyle w:val="CommentReference"/>
          </w:rPr>
          <w:commentReference w:id="286"/>
        </w:r>
      </w:del>
      <w:ins w:id="288" w:author="Deepikaa Menon" w:date="2020-08-26T18:49:00Z">
        <w:r w:rsidR="00ED21C9">
          <w:rPr>
            <w:lang w:val="en-US"/>
          </w:rPr>
          <w:t>proteins</w:t>
        </w:r>
      </w:ins>
      <w:ins w:id="289" w:author="Deepikaa Menon" w:date="2020-08-26T18:48:00Z">
        <w:r w:rsidR="00C12A6E">
          <w:rPr>
            <w:lang w:val="en-US"/>
          </w:rPr>
          <w:t xml:space="preserve"> </w:t>
        </w:r>
      </w:ins>
      <w:ins w:id="290" w:author="Deepikaa Menon" w:date="2020-08-27T15:24:00Z">
        <w:r w:rsidR="004C61FE">
          <w:rPr>
            <w:lang w:val="en-US"/>
          </w:rPr>
          <w:t>recruited to</w:t>
        </w:r>
      </w:ins>
      <w:bookmarkStart w:id="291" w:name="_GoBack"/>
      <w:bookmarkEnd w:id="291"/>
      <w:ins w:id="292" w:author="Deepikaa Menon" w:date="2020-08-26T18:48:00Z">
        <w:r w:rsidR="00C12A6E">
          <w:rPr>
            <w:lang w:val="en-US"/>
          </w:rPr>
          <w:t xml:space="preserve"> the </w:t>
        </w:r>
        <w:proofErr w:type="spellStart"/>
        <w:r w:rsidR="00C12A6E">
          <w:rPr>
            <w:lang w:val="en-US"/>
          </w:rPr>
          <w:t>actin</w:t>
        </w:r>
        <w:proofErr w:type="spellEnd"/>
        <w:r w:rsidR="00C12A6E">
          <w:rPr>
            <w:lang w:val="en-US"/>
          </w:rPr>
          <w:t xml:space="preserve"> netwo</w:t>
        </w:r>
      </w:ins>
      <w:ins w:id="293" w:author="Deepikaa Menon" w:date="2020-08-26T18:49:00Z">
        <w:r w:rsidR="00C12A6E">
          <w:rPr>
            <w:lang w:val="en-US"/>
          </w:rPr>
          <w:t>rk</w:t>
        </w:r>
      </w:ins>
      <w:ins w:id="294" w:author="Deepikaa Menon" w:date="2020-08-26T18:51:00Z">
        <w:r w:rsidR="00A826C5">
          <w:rPr>
            <w:lang w:val="en-US"/>
          </w:rPr>
          <w:t>.</w:t>
        </w:r>
      </w:ins>
      <w:r w:rsidRPr="005E1AF3">
        <w:rPr>
          <w:lang w:val="en-US"/>
        </w:rPr>
        <w:t xml:space="preserve"> In order to test if these interactions are prevalent in </w:t>
      </w:r>
      <w:proofErr w:type="spellStart"/>
      <w:ins w:id="295" w:author="Deepikaa Menon" w:date="2020-08-26T19:25:00Z">
        <w:r w:rsidR="00D66DDA">
          <w:rPr>
            <w:lang w:val="en-US"/>
          </w:rPr>
          <w:t>endocyotosis</w:t>
        </w:r>
      </w:ins>
      <w:proofErr w:type="spellEnd"/>
      <w:r w:rsidRPr="005E1AF3">
        <w:rPr>
          <w:lang w:val="en-US"/>
        </w:rPr>
        <w:t xml:space="preserve">, we tested the </w:t>
      </w:r>
      <w:ins w:id="296" w:author="Deepikaa Menon" w:date="2020-08-26T19:24:00Z">
        <w:r w:rsidR="007649A2" w:rsidRPr="005E1AF3">
          <w:rPr>
            <w:lang w:val="en-US"/>
          </w:rPr>
          <w:t>locali</w:t>
        </w:r>
        <w:r w:rsidR="007649A2">
          <w:rPr>
            <w:lang w:val="en-US"/>
          </w:rPr>
          <w:t>za</w:t>
        </w:r>
        <w:r w:rsidR="007649A2" w:rsidRPr="005E1AF3">
          <w:rPr>
            <w:lang w:val="en-US"/>
          </w:rPr>
          <w:t xml:space="preserve">tion </w:t>
        </w:r>
      </w:ins>
      <w:r w:rsidRPr="005E1AF3">
        <w:rPr>
          <w:lang w:val="en-US"/>
        </w:rPr>
        <w:t xml:space="preserve">of full-length Rvs167 and BAR-GPA in </w:t>
      </w:r>
      <w:proofErr w:type="spellStart"/>
      <w:r w:rsidRPr="005E1AF3">
        <w:rPr>
          <w:lang w:val="en-US"/>
        </w:rPr>
        <w:t>LatA</w:t>
      </w:r>
      <w:proofErr w:type="spellEnd"/>
      <w:r w:rsidRPr="005E1AF3">
        <w:rPr>
          <w:lang w:val="en-US"/>
        </w:rPr>
        <w:t xml:space="preserve"> treated cells (Fig3b, “</w:t>
      </w:r>
      <w:proofErr w:type="spellStart"/>
      <w:r w:rsidRPr="005E1AF3">
        <w:rPr>
          <w:lang w:val="en-US"/>
        </w:rPr>
        <w:t>LatA</w:t>
      </w:r>
      <w:proofErr w:type="spellEnd"/>
      <w:r w:rsidRPr="005E1AF3">
        <w:rPr>
          <w:lang w:val="en-US"/>
        </w:rPr>
        <w:t xml:space="preserve">”). Plasma membrane </w:t>
      </w:r>
      <w:ins w:id="297" w:author="Deepikaa Menon" w:date="2020-08-26T19:24:00Z">
        <w:r w:rsidR="007649A2" w:rsidRPr="005E1AF3">
          <w:rPr>
            <w:lang w:val="en-US"/>
          </w:rPr>
          <w:t>locali</w:t>
        </w:r>
        <w:r w:rsidR="007649A2">
          <w:rPr>
            <w:lang w:val="en-US"/>
          </w:rPr>
          <w:t>z</w:t>
        </w:r>
        <w:r w:rsidR="007649A2" w:rsidRPr="005E1AF3">
          <w:rPr>
            <w:lang w:val="en-US"/>
          </w:rPr>
          <w:t xml:space="preserve">ation </w:t>
        </w:r>
      </w:ins>
      <w:r w:rsidRPr="005E1AF3">
        <w:rPr>
          <w:lang w:val="en-US"/>
        </w:rPr>
        <w:t xml:space="preserve">of full-length Rvs167 remains upon </w:t>
      </w:r>
      <w:proofErr w:type="spellStart"/>
      <w:r w:rsidRPr="005E1AF3">
        <w:rPr>
          <w:lang w:val="en-US"/>
        </w:rPr>
        <w:t>LatA</w:t>
      </w:r>
      <w:proofErr w:type="spellEnd"/>
      <w:r w:rsidRPr="005E1AF3">
        <w:rPr>
          <w:lang w:val="en-US"/>
        </w:rPr>
        <w:t xml:space="preserve"> treatment, and transient patches continue to exist in \</w:t>
      </w:r>
      <w:proofErr w:type="spellStart"/>
      <w:r w:rsidRPr="005E1AF3">
        <w:rPr>
          <w:lang w:val="en-US"/>
        </w:rPr>
        <w:t>textit</w:t>
      </w:r>
      <w:proofErr w:type="spellEnd"/>
      <w:r w:rsidRPr="005E1AF3">
        <w:rPr>
          <w:lang w:val="en-US"/>
        </w:rPr>
        <w:t xml:space="preserve">{sla2$\Delta$} cells treated with </w:t>
      </w:r>
      <w:proofErr w:type="spellStart"/>
      <w:r w:rsidRPr="005E1AF3">
        <w:rPr>
          <w:lang w:val="en-US"/>
        </w:rPr>
        <w:t>LatA</w:t>
      </w:r>
      <w:proofErr w:type="spellEnd"/>
      <w:r w:rsidRPr="005E1AF3">
        <w:rPr>
          <w:lang w:val="en-US"/>
        </w:rPr>
        <w:t xml:space="preserve"> (Fig3b, “\</w:t>
      </w:r>
      <w:proofErr w:type="spellStart"/>
      <w:r w:rsidRPr="005E1AF3">
        <w:rPr>
          <w:lang w:val="en-US"/>
        </w:rPr>
        <w:t>textit</w:t>
      </w:r>
      <w:proofErr w:type="spellEnd"/>
      <w:r w:rsidRPr="005E1AF3">
        <w:rPr>
          <w:lang w:val="en-US"/>
        </w:rPr>
        <w:t xml:space="preserve">{sla2$\Delta$}+ </w:t>
      </w:r>
      <w:proofErr w:type="spellStart"/>
      <w:r w:rsidRPr="005E1AF3">
        <w:rPr>
          <w:lang w:val="en-US"/>
        </w:rPr>
        <w:t>LatA</w:t>
      </w:r>
      <w:proofErr w:type="spellEnd"/>
      <w:r w:rsidRPr="005E1AF3">
        <w:rPr>
          <w:lang w:val="en-US"/>
        </w:rPr>
        <w:t xml:space="preserve">”). BAR-GPA </w:t>
      </w:r>
      <w:ins w:id="298" w:author="Deepikaa Menon" w:date="2020-08-26T19:26:00Z">
        <w:r w:rsidR="00094458">
          <w:rPr>
            <w:lang w:val="en-US"/>
          </w:rPr>
          <w:t>does not localize</w:t>
        </w:r>
        <w:r w:rsidR="00094458" w:rsidRPr="005E1AF3">
          <w:rPr>
            <w:lang w:val="en-US"/>
          </w:rPr>
          <w:t xml:space="preserve"> </w:t>
        </w:r>
        <w:r w:rsidR="00094458">
          <w:rPr>
            <w:lang w:val="en-US"/>
          </w:rPr>
          <w:t>to the plasma membrane in either case</w:t>
        </w:r>
      </w:ins>
      <w:ins w:id="299" w:author="Deepikaa Menon" w:date="2020-08-26T19:25:00Z">
        <w:r w:rsidR="00094458">
          <w:rPr>
            <w:lang w:val="en-US"/>
          </w:rPr>
          <w:t xml:space="preserve">: localization of </w:t>
        </w:r>
      </w:ins>
      <w:ins w:id="300" w:author="Deepikaa Menon" w:date="2020-08-26T19:26:00Z">
        <w:r w:rsidR="00094458">
          <w:rPr>
            <w:lang w:val="en-US"/>
          </w:rPr>
          <w:t xml:space="preserve">full-length Rvs167 in the presence of </w:t>
        </w:r>
        <w:proofErr w:type="spellStart"/>
        <w:r w:rsidR="00094458">
          <w:rPr>
            <w:lang w:val="en-US"/>
          </w:rPr>
          <w:t>LatA</w:t>
        </w:r>
        <w:proofErr w:type="spellEnd"/>
        <w:r w:rsidR="00094458">
          <w:rPr>
            <w:lang w:val="en-US"/>
          </w:rPr>
          <w:t xml:space="preserve"> is due to the SH3 domain. This</w:t>
        </w:r>
      </w:ins>
      <w:ins w:id="301" w:author="Deepikaa Menon" w:date="2020-08-26T19:27:00Z">
        <w:r w:rsidR="00094458">
          <w:rPr>
            <w:lang w:val="en-US"/>
          </w:rPr>
          <w:t xml:space="preserve"> indicates that the SH3 domain is able to drive </w:t>
        </w:r>
        <w:proofErr w:type="spellStart"/>
        <w:r w:rsidR="00094458">
          <w:rPr>
            <w:lang w:val="en-US"/>
          </w:rPr>
          <w:t>Rvs</w:t>
        </w:r>
        <w:proofErr w:type="spellEnd"/>
        <w:r w:rsidR="00094458">
          <w:rPr>
            <w:lang w:val="en-US"/>
          </w:rPr>
          <w:t xml:space="preserve"> molecules to the plasma membrane in an </w:t>
        </w:r>
        <w:proofErr w:type="spellStart"/>
        <w:r w:rsidR="00094458">
          <w:rPr>
            <w:lang w:val="en-US"/>
          </w:rPr>
          <w:t>actin</w:t>
        </w:r>
      </w:ins>
      <w:proofErr w:type="spellEnd"/>
      <w:ins w:id="302" w:author="Deepikaa Menon" w:date="2020-08-26T19:42:00Z">
        <w:r w:rsidR="00322674">
          <w:rPr>
            <w:lang w:val="en-US"/>
          </w:rPr>
          <w:t xml:space="preserve">- </w:t>
        </w:r>
      </w:ins>
      <w:ins w:id="303" w:author="Deepikaa Menon" w:date="2020-08-26T19:27:00Z">
        <w:r w:rsidR="00094458">
          <w:rPr>
            <w:lang w:val="en-US"/>
          </w:rPr>
          <w:t>and curvature</w:t>
        </w:r>
      </w:ins>
      <w:ins w:id="304" w:author="Deepikaa Menon" w:date="2020-08-26T19:42:00Z">
        <w:r w:rsidR="00322674">
          <w:rPr>
            <w:lang w:val="en-US"/>
          </w:rPr>
          <w:t>-</w:t>
        </w:r>
      </w:ins>
      <w:ins w:id="305" w:author="Deepikaa Menon" w:date="2020-08-26T19:27:00Z">
        <w:r w:rsidR="00094458">
          <w:rPr>
            <w:lang w:val="en-US"/>
          </w:rPr>
          <w:t xml:space="preserve">independent manner. </w:t>
        </w:r>
      </w:ins>
    </w:p>
    <w:p w14:paraId="70509CB6" w14:textId="77777777" w:rsidR="005E1AF3" w:rsidRDefault="005E1AF3" w:rsidP="005E1AF3">
      <w:pPr>
        <w:rPr>
          <w:lang w:val="en-US"/>
        </w:rPr>
      </w:pPr>
    </w:p>
    <w:p w14:paraId="5F98E3EF" w14:textId="77777777" w:rsidR="005E1AF3" w:rsidRDefault="005E1AF3" w:rsidP="005E1AF3">
      <w:pPr>
        <w:rPr>
          <w:lang w:val="en-US"/>
        </w:rPr>
      </w:pPr>
    </w:p>
    <w:p w14:paraId="076D1E5F" w14:textId="77777777" w:rsidR="005E1AF3" w:rsidRPr="005E1AF3" w:rsidRDefault="005E1AF3" w:rsidP="005E1AF3">
      <w:pPr>
        <w:rPr>
          <w:lang w:val="en-US"/>
        </w:rPr>
      </w:pPr>
      <w:r w:rsidRPr="005E1AF3">
        <w:rPr>
          <w:lang w:val="en-US"/>
        </w:rPr>
        <w:t>﻿\subsection{</w:t>
      </w:r>
      <w:r w:rsidRPr="005E1AF3">
        <w:rPr>
          <w:b/>
          <w:bCs/>
          <w:lang w:val="en-US"/>
        </w:rPr>
        <w:t>SH3 domains are likely recruited by Myosin 3</w:t>
      </w:r>
      <w:r w:rsidRPr="005E1AF3">
        <w:rPr>
          <w:lang w:val="en-US"/>
        </w:rPr>
        <w:t>}</w:t>
      </w:r>
    </w:p>
    <w:p w14:paraId="0032CE20" w14:textId="7A456458" w:rsidR="00C36001" w:rsidRDefault="005E1AF3" w:rsidP="005E1AF3">
      <w:pPr>
        <w:rPr>
          <w:lang w:val="en-US"/>
        </w:rPr>
      </w:pPr>
      <w:r w:rsidRPr="005E1AF3">
        <w:rPr>
          <w:lang w:val="en-US"/>
        </w:rPr>
        <w:t xml:space="preserve">Type I </w:t>
      </w:r>
      <w:proofErr w:type="spellStart"/>
      <w:r w:rsidRPr="005E1AF3">
        <w:rPr>
          <w:lang w:val="en-US"/>
        </w:rPr>
        <w:t>myosins</w:t>
      </w:r>
      <w:proofErr w:type="spellEnd"/>
      <w:r w:rsidRPr="005E1AF3">
        <w:rPr>
          <w:lang w:val="en-US"/>
        </w:rPr>
        <w:t xml:space="preserve"> Myo3 and Myo5, and Vrp1 have genetic</w:t>
      </w:r>
      <w:ins w:id="306" w:author="Deepikaa Menon" w:date="2020-08-26T19:41:00Z">
        <w:r w:rsidR="00515A1E">
          <w:rPr>
            <w:lang w:val="en-US"/>
          </w:rPr>
          <w:t xml:space="preserve"> and </w:t>
        </w:r>
      </w:ins>
      <w:r w:rsidRPr="005E1AF3">
        <w:rPr>
          <w:lang w:val="en-US"/>
        </w:rPr>
        <w:t xml:space="preserve">physical interactions with Rvs167 SH3 domains (Lila and </w:t>
      </w:r>
      <w:proofErr w:type="spellStart"/>
      <w:r w:rsidRPr="005E1AF3">
        <w:rPr>
          <w:lang w:val="en-US"/>
        </w:rPr>
        <w:t>Drubin</w:t>
      </w:r>
      <w:proofErr w:type="spellEnd"/>
      <w:r w:rsidRPr="005E1AF3">
        <w:rPr>
          <w:lang w:val="en-US"/>
        </w:rPr>
        <w:t xml:space="preserve">, 1997; </w:t>
      </w:r>
      <w:proofErr w:type="spellStart"/>
      <w:r w:rsidRPr="005E1AF3">
        <w:rPr>
          <w:lang w:val="en-US"/>
        </w:rPr>
        <w:t>Colwill</w:t>
      </w:r>
      <w:proofErr w:type="spellEnd"/>
      <w:r w:rsidRPr="005E1AF3">
        <w:rPr>
          <w:lang w:val="en-US"/>
        </w:rPr>
        <w:t xml:space="preserve"> et al., 1999, </w:t>
      </w:r>
      <w:proofErr w:type="spellStart"/>
      <w:r w:rsidRPr="005E1AF3">
        <w:rPr>
          <w:lang w:val="en-US"/>
        </w:rPr>
        <w:t>Madania</w:t>
      </w:r>
      <w:proofErr w:type="spellEnd"/>
      <w:r w:rsidRPr="005E1AF3">
        <w:rPr>
          <w:lang w:val="en-US"/>
        </w:rPr>
        <w:t xml:space="preserve"> et al., 1999; Liu et al., 2009). We tested</w:t>
      </w:r>
      <w:ins w:id="307" w:author="Deepikaa Menon" w:date="2020-08-26T19:41:00Z">
        <w:r w:rsidR="007C6FDC">
          <w:rPr>
            <w:rFonts w:ascii="MS Gothic" w:eastAsia="MS Gothic" w:hAnsi="MS Gothic" w:cs="MS Gothic" w:hint="eastAsia"/>
            <w:lang w:val="en-US"/>
          </w:rPr>
          <w:t xml:space="preserve"> </w:t>
        </w:r>
      </w:ins>
      <w:r w:rsidRPr="005E1AF3">
        <w:rPr>
          <w:lang w:val="en-US"/>
        </w:rPr>
        <w:t xml:space="preserve">the interaction between these proteins and the Rvs167 SH3 region by studying the localization of full-length Rvs167 in cells with one of </w:t>
      </w:r>
      <w:ins w:id="308" w:author="Marko Kaksonen" w:date="2020-08-11T16:52:00Z">
        <w:r w:rsidR="00B20E9B">
          <w:rPr>
            <w:lang w:val="en-US"/>
          </w:rPr>
          <w:t xml:space="preserve">the genes for </w:t>
        </w:r>
      </w:ins>
      <w:r w:rsidRPr="005E1AF3">
        <w:rPr>
          <w:lang w:val="en-US"/>
        </w:rPr>
        <w:t xml:space="preserve">these proteins deleted, and treated with </w:t>
      </w:r>
      <w:proofErr w:type="spellStart"/>
      <w:r w:rsidRPr="005E1AF3">
        <w:rPr>
          <w:lang w:val="en-US"/>
        </w:rPr>
        <w:t>LatA</w:t>
      </w:r>
      <w:proofErr w:type="spellEnd"/>
      <w:r w:rsidRPr="005E1AF3">
        <w:rPr>
          <w:lang w:val="en-US"/>
        </w:rPr>
        <w:t xml:space="preserve">. By </w:t>
      </w:r>
      <w:proofErr w:type="spellStart"/>
      <w:r w:rsidRPr="005E1AF3">
        <w:rPr>
          <w:lang w:val="en-US"/>
        </w:rPr>
        <w:t>LatA</w:t>
      </w:r>
      <w:proofErr w:type="spellEnd"/>
      <w:r w:rsidRPr="005E1AF3">
        <w:rPr>
          <w:lang w:val="en-US"/>
        </w:rPr>
        <w:t xml:space="preserve"> treatment we expected to produce the situation in which BAR-curvature interaction is removed (Fig3b). Then if we lost SH3 interaction because we deleted the protein with which it interacts, we would lose </w:t>
      </w:r>
      <w:proofErr w:type="spellStart"/>
      <w:r w:rsidRPr="005E1AF3">
        <w:rPr>
          <w:lang w:val="en-US"/>
        </w:rPr>
        <w:t>localisation</w:t>
      </w:r>
      <w:proofErr w:type="spellEnd"/>
      <w:r w:rsidRPr="005E1AF3">
        <w:rPr>
          <w:lang w:val="en-US"/>
        </w:rPr>
        <w:t xml:space="preserve"> of Rvs167 completely. Deletion of neither Vrp1 nor Myo5 in combination with </w:t>
      </w:r>
      <w:proofErr w:type="spellStart"/>
      <w:r w:rsidRPr="005E1AF3">
        <w:rPr>
          <w:lang w:val="en-US"/>
        </w:rPr>
        <w:t>LatA</w:t>
      </w:r>
      <w:proofErr w:type="spellEnd"/>
      <w:r w:rsidRPr="005E1AF3">
        <w:rPr>
          <w:lang w:val="en-US"/>
        </w:rPr>
        <w:t xml:space="preserve"> treatment removes the localization of Rvs167. Deletion of Myo3 with </w:t>
      </w:r>
      <w:proofErr w:type="spellStart"/>
      <w:r w:rsidRPr="005E1AF3">
        <w:rPr>
          <w:lang w:val="en-US"/>
        </w:rPr>
        <w:t>LatA</w:t>
      </w:r>
      <w:proofErr w:type="spellEnd"/>
      <w:r w:rsidRPr="005E1AF3">
        <w:rPr>
          <w:lang w:val="en-US"/>
        </w:rPr>
        <w:t xml:space="preserve"> treatment removes localization of </w:t>
      </w:r>
      <w:commentRangeStart w:id="309"/>
      <w:r w:rsidRPr="005E1AF3">
        <w:rPr>
          <w:lang w:val="en-US"/>
        </w:rPr>
        <w:t>Rvs167</w:t>
      </w:r>
      <w:commentRangeEnd w:id="309"/>
      <w:r w:rsidR="00FC4710">
        <w:rPr>
          <w:rStyle w:val="CommentReference"/>
        </w:rPr>
        <w:commentReference w:id="309"/>
      </w:r>
      <w:r w:rsidRPr="005E1AF3">
        <w:rPr>
          <w:lang w:val="en-US"/>
        </w:rPr>
        <w:t>.</w:t>
      </w:r>
    </w:p>
    <w:p w14:paraId="381A4A29" w14:textId="77777777" w:rsidR="0047595C" w:rsidRDefault="00C36001" w:rsidP="00C36001">
      <w:pPr>
        <w:rPr>
          <w:sz w:val="20"/>
          <w:szCs w:val="20"/>
          <w:lang w:val="en-US"/>
        </w:rPr>
      </w:pPr>
      <w:r>
        <w:rPr>
          <w:noProof/>
          <w:lang w:val="en-US"/>
        </w:rPr>
        <w:lastRenderedPageBreak/>
        <w:drawing>
          <wp:inline distT="0" distB="0" distL="0" distR="0" wp14:anchorId="2E0C5105" wp14:editId="298CF7D2">
            <wp:extent cx="3113816" cy="80067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a2_del_final12.pd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120975" cy="8025123"/>
                    </a:xfrm>
                    <a:prstGeom prst="rect">
                      <a:avLst/>
                    </a:prstGeom>
                  </pic:spPr>
                </pic:pic>
              </a:graphicData>
            </a:graphic>
          </wp:inline>
        </w:drawing>
      </w:r>
      <w:r w:rsidR="00A875F2">
        <w:rPr>
          <w:sz w:val="20"/>
          <w:szCs w:val="20"/>
          <w:lang w:val="en-US"/>
        </w:rPr>
        <w:softHyphen/>
      </w:r>
      <w:r w:rsidR="00A875F2">
        <w:rPr>
          <w:sz w:val="20"/>
          <w:szCs w:val="20"/>
          <w:lang w:val="en-US"/>
        </w:rPr>
        <w:softHyphen/>
      </w:r>
      <w:r w:rsidR="00A875F2">
        <w:rPr>
          <w:sz w:val="20"/>
          <w:szCs w:val="20"/>
          <w:lang w:val="en-US"/>
        </w:rPr>
        <w:softHyphen/>
      </w:r>
    </w:p>
    <w:p w14:paraId="639BEB00" w14:textId="77777777" w:rsidR="00C36001" w:rsidRDefault="008F03BE" w:rsidP="008F03BE">
      <w:pPr>
        <w:rPr>
          <w:sz w:val="20"/>
          <w:szCs w:val="20"/>
          <w:lang w:val="en-US"/>
        </w:rPr>
      </w:pPr>
      <w:r w:rsidRPr="008F03BE">
        <w:rPr>
          <w:sz w:val="20"/>
          <w:szCs w:val="20"/>
          <w:lang w:val="en-US"/>
        </w:rPr>
        <w:t>﻿</w:t>
      </w:r>
      <w:r w:rsidRPr="008F03BE">
        <w:rPr>
          <w:sz w:val="20"/>
          <w:szCs w:val="20"/>
          <w:lang w:val="en-US"/>
        </w:rPr>
        <w:tab/>
        <w:t xml:space="preserve">\caption{A: Schematic of </w:t>
      </w:r>
      <w:proofErr w:type="spellStart"/>
      <w:r w:rsidRPr="008F03BE">
        <w:rPr>
          <w:sz w:val="20"/>
          <w:szCs w:val="20"/>
          <w:lang w:val="en-US"/>
        </w:rPr>
        <w:t>Rvs</w:t>
      </w:r>
      <w:proofErr w:type="spellEnd"/>
      <w:r w:rsidRPr="008F03BE">
        <w:rPr>
          <w:sz w:val="20"/>
          <w:szCs w:val="20"/>
          <w:lang w:val="en-US"/>
        </w:rPr>
        <w:t xml:space="preserve"> protein complex with and without the SH3 domain. B: Localization of full-length and BAR-GPA in WT, \</w:t>
      </w:r>
      <w:proofErr w:type="spellStart"/>
      <w:r w:rsidRPr="008F03BE">
        <w:rPr>
          <w:sz w:val="20"/>
          <w:szCs w:val="20"/>
          <w:lang w:val="en-US"/>
        </w:rPr>
        <w:t>textit</w:t>
      </w:r>
      <w:proofErr w:type="spellEnd"/>
      <w:r w:rsidRPr="008F03BE">
        <w:rPr>
          <w:sz w:val="20"/>
          <w:szCs w:val="20"/>
          <w:lang w:val="en-US"/>
        </w:rPr>
        <w:t xml:space="preserve">{sla2$\Delta$}, </w:t>
      </w:r>
      <w:proofErr w:type="spellStart"/>
      <w:r w:rsidRPr="008F03BE">
        <w:rPr>
          <w:sz w:val="20"/>
          <w:szCs w:val="20"/>
          <w:lang w:val="en-US"/>
        </w:rPr>
        <w:t>LatA</w:t>
      </w:r>
      <w:proofErr w:type="spellEnd"/>
      <w:r w:rsidRPr="008F03BE">
        <w:rPr>
          <w:sz w:val="20"/>
          <w:szCs w:val="20"/>
          <w:lang w:val="en-US"/>
        </w:rPr>
        <w:t xml:space="preserve"> treated, and </w:t>
      </w:r>
      <w:proofErr w:type="spellStart"/>
      <w:r w:rsidRPr="008F03BE">
        <w:rPr>
          <w:sz w:val="20"/>
          <w:szCs w:val="20"/>
          <w:lang w:val="en-US"/>
        </w:rPr>
        <w:t>LatA</w:t>
      </w:r>
      <w:proofErr w:type="spellEnd"/>
      <w:r w:rsidRPr="008F03BE">
        <w:rPr>
          <w:sz w:val="20"/>
          <w:szCs w:val="20"/>
          <w:lang w:val="en-US"/>
        </w:rPr>
        <w:t xml:space="preserve"> treated \</w:t>
      </w:r>
      <w:proofErr w:type="spellStart"/>
      <w:r w:rsidRPr="008F03BE">
        <w:rPr>
          <w:sz w:val="20"/>
          <w:szCs w:val="20"/>
          <w:lang w:val="en-US"/>
        </w:rPr>
        <w:t>textit</w:t>
      </w:r>
      <w:proofErr w:type="spellEnd"/>
      <w:r w:rsidRPr="008F03BE">
        <w:rPr>
          <w:sz w:val="20"/>
          <w:szCs w:val="20"/>
          <w:lang w:val="en-US"/>
        </w:rPr>
        <w:t>{sla2$\Delta$} cells. C: Localization of full-length Rvs167-eGFP in WT, \</w:t>
      </w:r>
      <w:proofErr w:type="spellStart"/>
      <w:r w:rsidRPr="008F03BE">
        <w:rPr>
          <w:sz w:val="20"/>
          <w:szCs w:val="20"/>
          <w:lang w:val="en-US"/>
        </w:rPr>
        <w:t>textit</w:t>
      </w:r>
      <w:proofErr w:type="spellEnd"/>
      <w:r w:rsidRPr="008F03BE">
        <w:rPr>
          <w:sz w:val="20"/>
          <w:szCs w:val="20"/>
          <w:lang w:val="en-US"/>
        </w:rPr>
        <w:t>{myo3$\Delta$}, \</w:t>
      </w:r>
      <w:proofErr w:type="spellStart"/>
      <w:r w:rsidRPr="008F03BE">
        <w:rPr>
          <w:sz w:val="20"/>
          <w:szCs w:val="20"/>
          <w:lang w:val="en-US"/>
        </w:rPr>
        <w:t>textit</w:t>
      </w:r>
      <w:proofErr w:type="spellEnd"/>
      <w:r w:rsidRPr="008F03BE">
        <w:rPr>
          <w:sz w:val="20"/>
          <w:szCs w:val="20"/>
          <w:lang w:val="en-US"/>
        </w:rPr>
        <w:t>{myo5$\Delta$}, and \</w:t>
      </w:r>
      <w:proofErr w:type="spellStart"/>
      <w:r w:rsidRPr="008F03BE">
        <w:rPr>
          <w:sz w:val="20"/>
          <w:szCs w:val="20"/>
          <w:lang w:val="en-US"/>
        </w:rPr>
        <w:t>textit</w:t>
      </w:r>
      <w:proofErr w:type="spellEnd"/>
      <w:r w:rsidRPr="008F03BE">
        <w:rPr>
          <w:sz w:val="20"/>
          <w:szCs w:val="20"/>
          <w:lang w:val="en-US"/>
        </w:rPr>
        <w:t>{vrp1$\Delta$} cells. Scale bars=2{\</w:t>
      </w:r>
      <w:proofErr w:type="spellStart"/>
      <w:r w:rsidRPr="008F03BE">
        <w:rPr>
          <w:sz w:val="20"/>
          <w:szCs w:val="20"/>
          <w:lang w:val="en-US"/>
        </w:rPr>
        <w:t>textmu</w:t>
      </w:r>
      <w:proofErr w:type="spellEnd"/>
      <w:r w:rsidRPr="008F03BE">
        <w:rPr>
          <w:sz w:val="20"/>
          <w:szCs w:val="20"/>
          <w:lang w:val="en-US"/>
        </w:rPr>
        <w:t>}m.</w:t>
      </w:r>
    </w:p>
    <w:p w14:paraId="6F933AA2" w14:textId="77777777" w:rsidR="004047C8" w:rsidRDefault="004047C8" w:rsidP="008F03BE">
      <w:pPr>
        <w:rPr>
          <w:sz w:val="20"/>
          <w:szCs w:val="20"/>
          <w:lang w:val="en-US"/>
        </w:rPr>
      </w:pPr>
    </w:p>
    <w:p w14:paraId="7E3D5EAC" w14:textId="77777777" w:rsidR="004047C8" w:rsidRDefault="004047C8" w:rsidP="008F03BE">
      <w:pPr>
        <w:rPr>
          <w:sz w:val="20"/>
          <w:szCs w:val="20"/>
          <w:lang w:val="en-US"/>
        </w:rPr>
      </w:pPr>
    </w:p>
    <w:p w14:paraId="1365D636" w14:textId="77777777" w:rsidR="004047C8" w:rsidRDefault="004047C8" w:rsidP="008F03BE">
      <w:pPr>
        <w:rPr>
          <w:sz w:val="20"/>
          <w:szCs w:val="20"/>
          <w:lang w:val="en-US"/>
        </w:rPr>
      </w:pPr>
      <w:r w:rsidRPr="004047C8">
        <w:rPr>
          <w:sz w:val="20"/>
          <w:szCs w:val="20"/>
          <w:lang w:val="en-US"/>
        </w:rPr>
        <w:lastRenderedPageBreak/>
        <w:t>﻿\subsection{</w:t>
      </w:r>
      <w:r w:rsidRPr="004047C8">
        <w:rPr>
          <w:b/>
          <w:bCs/>
          <w:sz w:val="20"/>
          <w:szCs w:val="20"/>
          <w:lang w:val="en-US"/>
        </w:rPr>
        <w:t>Loss of Rvs167 SH3 domain affects coat and actin dynamics</w:t>
      </w:r>
      <w:r w:rsidRPr="004047C8">
        <w:rPr>
          <w:sz w:val="20"/>
          <w:szCs w:val="20"/>
          <w:lang w:val="en-US"/>
        </w:rPr>
        <w:t>}</w:t>
      </w:r>
    </w:p>
    <w:p w14:paraId="44D7947B" w14:textId="77777777" w:rsidR="004047C8" w:rsidRDefault="004047C8" w:rsidP="008F03BE">
      <w:pPr>
        <w:rPr>
          <w:sz w:val="20"/>
          <w:szCs w:val="20"/>
          <w:lang w:val="en-US"/>
        </w:rPr>
      </w:pPr>
    </w:p>
    <w:p w14:paraId="1D681BBC" w14:textId="77777777" w:rsidR="004047C8" w:rsidRPr="004047C8" w:rsidRDefault="004047C8" w:rsidP="004047C8">
      <w:pPr>
        <w:rPr>
          <w:sz w:val="20"/>
          <w:szCs w:val="20"/>
          <w:lang w:val="en-US"/>
        </w:rPr>
      </w:pPr>
      <w:r w:rsidRPr="004047C8">
        <w:rPr>
          <w:sz w:val="20"/>
          <w:szCs w:val="20"/>
          <w:lang w:val="en-US"/>
        </w:rPr>
        <w:t xml:space="preserve">﻿Since the Rvs167 SH3 domain appears to have an important influence on the recruitment of the </w:t>
      </w:r>
      <w:proofErr w:type="spellStart"/>
      <w:r w:rsidRPr="004047C8">
        <w:rPr>
          <w:sz w:val="20"/>
          <w:szCs w:val="20"/>
          <w:lang w:val="en-US"/>
        </w:rPr>
        <w:t>Rvs</w:t>
      </w:r>
      <w:proofErr w:type="spellEnd"/>
      <w:r w:rsidRPr="004047C8">
        <w:rPr>
          <w:sz w:val="20"/>
          <w:szCs w:val="20"/>
          <w:lang w:val="en-US"/>
        </w:rPr>
        <w:t xml:space="preserve"> complex to endocytic sites, we wondered if the domain also had an influence on </w:t>
      </w:r>
      <w:commentRangeStart w:id="310"/>
      <w:r w:rsidRPr="004047C8">
        <w:rPr>
          <w:sz w:val="20"/>
          <w:szCs w:val="20"/>
          <w:lang w:val="en-US"/>
        </w:rPr>
        <w:t>endocytic dynamics</w:t>
      </w:r>
      <w:commentRangeEnd w:id="310"/>
      <w:r w:rsidR="00C51111">
        <w:rPr>
          <w:rStyle w:val="CommentReference"/>
        </w:rPr>
        <w:commentReference w:id="310"/>
      </w:r>
      <w:r w:rsidRPr="004047C8">
        <w:rPr>
          <w:sz w:val="20"/>
          <w:szCs w:val="20"/>
          <w:lang w:val="en-US"/>
        </w:rPr>
        <w:t xml:space="preserve">. We compared dynamics of Sla1 and Rvs167 in WT and BAR-GPA strains (Fig4). Movement of Sla1 centroid is slower in BAR-GPA cells than in WT (Fig4a). Tubular invaginations are formed in BAR-GPA cells, and qualitatively resemble those in WT, as seen by CLEM (Fig.4 supplement). Recruitment of both Rvs167 and Abp1 molecules is </w:t>
      </w:r>
      <w:commentRangeStart w:id="311"/>
      <w:r w:rsidRPr="004047C8">
        <w:rPr>
          <w:sz w:val="20"/>
          <w:szCs w:val="20"/>
          <w:lang w:val="en-US"/>
        </w:rPr>
        <w:t xml:space="preserve">delayed </w:t>
      </w:r>
      <w:commentRangeEnd w:id="311"/>
      <w:r w:rsidR="00EF747F">
        <w:rPr>
          <w:rStyle w:val="CommentReference"/>
        </w:rPr>
        <w:commentReference w:id="311"/>
      </w:r>
      <w:r w:rsidRPr="004047C8">
        <w:rPr>
          <w:sz w:val="20"/>
          <w:szCs w:val="20"/>
          <w:lang w:val="en-US"/>
        </w:rPr>
        <w:t xml:space="preserve">in BAR-GPA cells. However, Rvs167 centroids in both WT and BAR-GPA arrive at endocytic sites when the Sla1 </w:t>
      </w:r>
      <w:commentRangeStart w:id="312"/>
      <w:r w:rsidRPr="004047C8">
        <w:rPr>
          <w:sz w:val="20"/>
          <w:szCs w:val="20"/>
          <w:lang w:val="en-US"/>
        </w:rPr>
        <w:t>centroid is 20-30 nm away from its starting position</w:t>
      </w:r>
      <w:commentRangeEnd w:id="312"/>
      <w:r w:rsidR="00A12786">
        <w:rPr>
          <w:rStyle w:val="CommentReference"/>
        </w:rPr>
        <w:commentReference w:id="312"/>
      </w:r>
      <w:r w:rsidRPr="004047C8">
        <w:rPr>
          <w:sz w:val="20"/>
          <w:szCs w:val="20"/>
          <w:lang w:val="en-US"/>
        </w:rPr>
        <w:t xml:space="preserve">. BAR-GPA accumulation also begins when Abp1 molecule numbers in the mutant are about the same as in WT (about 300 copies, Fig4b). Taken together, this data suggests that the </w:t>
      </w:r>
      <w:proofErr w:type="spellStart"/>
      <w:r w:rsidRPr="004047C8">
        <w:rPr>
          <w:sz w:val="20"/>
          <w:szCs w:val="20"/>
          <w:lang w:val="en-US"/>
        </w:rPr>
        <w:t>Rvs</w:t>
      </w:r>
      <w:proofErr w:type="spellEnd"/>
      <w:r w:rsidRPr="004047C8">
        <w:rPr>
          <w:sz w:val="20"/>
          <w:szCs w:val="20"/>
          <w:lang w:val="en-US"/>
        </w:rPr>
        <w:t xml:space="preserve"> complex is recruited to a specific geometry of membrane invagination, and that Rvs167 recruitment in BAR-GPA is delayed because invaginations in this mutant take longer to acquire this specific geometry.</w:t>
      </w:r>
    </w:p>
    <w:p w14:paraId="3DFCC819" w14:textId="77777777" w:rsidR="004047C8" w:rsidRPr="004047C8" w:rsidRDefault="004047C8" w:rsidP="004047C8">
      <w:pPr>
        <w:rPr>
          <w:sz w:val="20"/>
          <w:szCs w:val="20"/>
          <w:lang w:val="en-US"/>
        </w:rPr>
      </w:pPr>
    </w:p>
    <w:p w14:paraId="259547E4" w14:textId="501E4F18" w:rsidR="004047C8" w:rsidRDefault="004047C8" w:rsidP="004047C8">
      <w:pPr>
        <w:rPr>
          <w:sz w:val="20"/>
          <w:szCs w:val="20"/>
          <w:lang w:val="en-US"/>
        </w:rPr>
      </w:pPr>
      <w:r w:rsidRPr="004047C8">
        <w:rPr>
          <w:sz w:val="20"/>
          <w:szCs w:val="20"/>
          <w:lang w:val="en-US"/>
        </w:rPr>
        <w:t xml:space="preserve"> The inward jump of Rvs167 </w:t>
      </w:r>
      <w:ins w:id="313" w:author="Marko Kaksonen" w:date="2020-08-11T17:00:00Z">
        <w:r w:rsidR="00786BCB">
          <w:rPr>
            <w:sz w:val="20"/>
            <w:szCs w:val="20"/>
            <w:lang w:val="en-US"/>
          </w:rPr>
          <w:t xml:space="preserve">centroid </w:t>
        </w:r>
      </w:ins>
      <w:r w:rsidRPr="004047C8">
        <w:rPr>
          <w:sz w:val="20"/>
          <w:szCs w:val="20"/>
          <w:lang w:val="en-US"/>
        </w:rPr>
        <w:t>is smaller in BAR-GPA cells than in WT (Fig.4b), consistent with the formation of shorter invaginations suggested by the reduced Sla1 movement in these cells. Recruitment of Rvs167 in BAR-GPA cells is reduced to half of that in WT (Fig4</w:t>
      </w:r>
      <w:r w:rsidR="007353B7">
        <w:rPr>
          <w:sz w:val="20"/>
          <w:szCs w:val="20"/>
          <w:lang w:val="en-US"/>
        </w:rPr>
        <w:t>b</w:t>
      </w:r>
      <w:r w:rsidRPr="004047C8">
        <w:rPr>
          <w:sz w:val="20"/>
          <w:szCs w:val="20"/>
          <w:lang w:val="en-US"/>
        </w:rPr>
        <w:t xml:space="preserve">), although cytoplasmic concentration of Rvs167 </w:t>
      </w:r>
      <w:r w:rsidR="00267224">
        <w:rPr>
          <w:sz w:val="20"/>
          <w:szCs w:val="20"/>
          <w:lang w:val="en-US"/>
        </w:rPr>
        <w:t xml:space="preserve">in both cell types </w:t>
      </w:r>
      <w:r w:rsidRPr="004047C8">
        <w:rPr>
          <w:sz w:val="20"/>
          <w:szCs w:val="20"/>
          <w:lang w:val="en-US"/>
        </w:rPr>
        <w:t>are not different (Fig4 supplement). Recruitment therefore is unlikely to be limited by cytoplasmic expression of the mutant protein. Abp1 disassembly is slowed down in BAR-GPA cells compared to WT</w:t>
      </w:r>
      <w:r w:rsidR="00267224">
        <w:rPr>
          <w:sz w:val="20"/>
          <w:szCs w:val="20"/>
          <w:lang w:val="en-US"/>
        </w:rPr>
        <w:t xml:space="preserve">, </w:t>
      </w:r>
      <w:r w:rsidRPr="004047C8">
        <w:rPr>
          <w:sz w:val="20"/>
          <w:szCs w:val="20"/>
          <w:lang w:val="en-US"/>
        </w:rPr>
        <w:t>and recruitment is reduced to 50\% of WT recruitment (Fig.4</w:t>
      </w:r>
      <w:r w:rsidR="007353B7">
        <w:rPr>
          <w:sz w:val="20"/>
          <w:szCs w:val="20"/>
          <w:lang w:val="en-US"/>
        </w:rPr>
        <w:t>b</w:t>
      </w:r>
      <w:r w:rsidRPr="004047C8">
        <w:rPr>
          <w:sz w:val="20"/>
          <w:szCs w:val="20"/>
          <w:lang w:val="en-US"/>
        </w:rPr>
        <w:t>), likely indication</w:t>
      </w:r>
      <w:ins w:id="314" w:author="Marko Kaksonen" w:date="2020-08-11T17:01:00Z">
        <w:r w:rsidR="009879A9">
          <w:rPr>
            <w:sz w:val="20"/>
            <w:szCs w:val="20"/>
            <w:lang w:val="en-US"/>
          </w:rPr>
          <w:t xml:space="preserve"> of</w:t>
        </w:r>
      </w:ins>
      <w:r w:rsidRPr="004047C8">
        <w:rPr>
          <w:sz w:val="20"/>
          <w:szCs w:val="20"/>
          <w:lang w:val="en-US"/>
        </w:rPr>
        <w:t xml:space="preserve"> disruption of </w:t>
      </w:r>
      <w:proofErr w:type="spellStart"/>
      <w:r w:rsidRPr="004047C8">
        <w:rPr>
          <w:sz w:val="20"/>
          <w:szCs w:val="20"/>
          <w:lang w:val="en-US"/>
        </w:rPr>
        <w:t>actin</w:t>
      </w:r>
      <w:proofErr w:type="spellEnd"/>
      <w:r w:rsidRPr="004047C8">
        <w:rPr>
          <w:sz w:val="20"/>
          <w:szCs w:val="20"/>
          <w:lang w:val="en-US"/>
        </w:rPr>
        <w:t xml:space="preserve"> network dynamics.</w:t>
      </w:r>
    </w:p>
    <w:p w14:paraId="6AF3C360" w14:textId="77777777" w:rsidR="004047C8" w:rsidRDefault="004047C8" w:rsidP="004047C8">
      <w:pPr>
        <w:rPr>
          <w:sz w:val="20"/>
          <w:szCs w:val="20"/>
          <w:lang w:val="en-US"/>
        </w:rPr>
      </w:pPr>
    </w:p>
    <w:p w14:paraId="249B3A01" w14:textId="77777777" w:rsidR="004047C8" w:rsidRDefault="004047C8" w:rsidP="004047C8">
      <w:pPr>
        <w:rPr>
          <w:sz w:val="20"/>
          <w:szCs w:val="20"/>
          <w:lang w:val="en-US"/>
        </w:rPr>
      </w:pPr>
    </w:p>
    <w:p w14:paraId="720D0337" w14:textId="77777777" w:rsidR="004047C8" w:rsidRDefault="004047C8" w:rsidP="004047C8">
      <w:pPr>
        <w:rPr>
          <w:sz w:val="20"/>
          <w:szCs w:val="20"/>
          <w:lang w:val="en-US"/>
        </w:rPr>
      </w:pPr>
    </w:p>
    <w:p w14:paraId="7841406D" w14:textId="77777777" w:rsidR="004047C8" w:rsidRDefault="004047C8" w:rsidP="004047C8">
      <w:pPr>
        <w:rPr>
          <w:sz w:val="20"/>
          <w:szCs w:val="20"/>
          <w:lang w:val="en-US"/>
        </w:rPr>
      </w:pPr>
    </w:p>
    <w:p w14:paraId="7A5181B7" w14:textId="77777777" w:rsidR="004047C8" w:rsidRDefault="004047C8" w:rsidP="004047C8">
      <w:pPr>
        <w:rPr>
          <w:sz w:val="20"/>
          <w:szCs w:val="20"/>
          <w:lang w:val="en-US"/>
        </w:rPr>
      </w:pPr>
      <w:r>
        <w:rPr>
          <w:noProof/>
          <w:sz w:val="20"/>
          <w:szCs w:val="20"/>
          <w:lang w:val="en-US"/>
        </w:rPr>
        <w:drawing>
          <wp:inline distT="0" distB="0" distL="0" distR="0" wp14:anchorId="200C0650" wp14:editId="085AE86F">
            <wp:extent cx="5756910" cy="37680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lsh3_5.pd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6910" cy="3768090"/>
                    </a:xfrm>
                    <a:prstGeom prst="rect">
                      <a:avLst/>
                    </a:prstGeom>
                  </pic:spPr>
                </pic:pic>
              </a:graphicData>
            </a:graphic>
          </wp:inline>
        </w:drawing>
      </w:r>
    </w:p>
    <w:p w14:paraId="23EA4DE1" w14:textId="77777777" w:rsidR="004047C8" w:rsidRDefault="004047C8" w:rsidP="004047C8">
      <w:pPr>
        <w:rPr>
          <w:sz w:val="20"/>
          <w:szCs w:val="20"/>
          <w:lang w:val="en-US"/>
        </w:rPr>
      </w:pPr>
    </w:p>
    <w:p w14:paraId="6EBA8914" w14:textId="77777777" w:rsidR="004047C8" w:rsidRDefault="004047C8" w:rsidP="004047C8">
      <w:pPr>
        <w:rPr>
          <w:sz w:val="20"/>
          <w:szCs w:val="20"/>
          <w:lang w:val="en-US"/>
        </w:rPr>
      </w:pPr>
      <w:r w:rsidRPr="004047C8">
        <w:rPr>
          <w:sz w:val="20"/>
          <w:szCs w:val="20"/>
          <w:lang w:val="en-US"/>
        </w:rPr>
        <w:t>﻿</w:t>
      </w:r>
      <w:r w:rsidRPr="004047C8">
        <w:rPr>
          <w:sz w:val="20"/>
          <w:szCs w:val="20"/>
          <w:lang w:val="en-US"/>
        </w:rPr>
        <w:tab/>
        <w:t xml:space="preserve">\caption{A: Averaged centroid positions </w:t>
      </w:r>
      <w:r w:rsidR="00013B95">
        <w:rPr>
          <w:sz w:val="20"/>
          <w:szCs w:val="20"/>
          <w:lang w:val="en-US"/>
        </w:rPr>
        <w:t xml:space="preserve">of Sla1 and Rvs167 </w:t>
      </w:r>
      <w:r w:rsidRPr="004047C8">
        <w:rPr>
          <w:sz w:val="20"/>
          <w:szCs w:val="20"/>
          <w:lang w:val="en-US"/>
        </w:rPr>
        <w:t xml:space="preserve">aligned in space and time so that time=0(s) is the peak of fluorescent intensity of Abp1 in WT and BAR-GFP strains. B: Numbers of molecules of in WT and BAR-GPA strains, aligned so that time=0(s) is the </w:t>
      </w:r>
      <w:r w:rsidR="00695335">
        <w:rPr>
          <w:sz w:val="20"/>
          <w:szCs w:val="20"/>
          <w:lang w:val="en-US"/>
        </w:rPr>
        <w:t>maximum</w:t>
      </w:r>
      <w:r w:rsidRPr="004047C8">
        <w:rPr>
          <w:sz w:val="20"/>
          <w:szCs w:val="20"/>
          <w:lang w:val="en-US"/>
        </w:rPr>
        <w:t xml:space="preserve"> of fluorescent intensity of Abp1 in the corresponding strains.}</w:t>
      </w:r>
    </w:p>
    <w:p w14:paraId="0529A407" w14:textId="77777777" w:rsidR="004047C8" w:rsidRDefault="004047C8" w:rsidP="004047C8">
      <w:pPr>
        <w:rPr>
          <w:sz w:val="20"/>
          <w:szCs w:val="20"/>
          <w:lang w:val="en-US"/>
        </w:rPr>
      </w:pPr>
    </w:p>
    <w:p w14:paraId="2986596A" w14:textId="77777777" w:rsidR="004047C8" w:rsidRDefault="004047C8" w:rsidP="004047C8">
      <w:pPr>
        <w:rPr>
          <w:sz w:val="20"/>
          <w:szCs w:val="20"/>
          <w:lang w:val="en-US"/>
        </w:rPr>
      </w:pPr>
    </w:p>
    <w:p w14:paraId="22210C2E" w14:textId="77777777" w:rsidR="00ED2C89" w:rsidRDefault="00ED2C89" w:rsidP="004047C8">
      <w:pPr>
        <w:rPr>
          <w:sz w:val="20"/>
          <w:szCs w:val="20"/>
          <w:lang w:val="en-US"/>
        </w:rPr>
      </w:pPr>
    </w:p>
    <w:p w14:paraId="68DCFDED" w14:textId="77777777" w:rsidR="00ED2C89" w:rsidRDefault="00ED2C89" w:rsidP="004047C8">
      <w:pPr>
        <w:rPr>
          <w:sz w:val="20"/>
          <w:szCs w:val="20"/>
          <w:lang w:val="en-US"/>
        </w:rPr>
      </w:pPr>
    </w:p>
    <w:p w14:paraId="0106564D" w14:textId="77777777" w:rsidR="004047C8" w:rsidRDefault="004047C8" w:rsidP="004047C8">
      <w:pPr>
        <w:rPr>
          <w:sz w:val="20"/>
          <w:szCs w:val="20"/>
          <w:lang w:val="en-US"/>
        </w:rPr>
      </w:pPr>
    </w:p>
    <w:p w14:paraId="6B297C58" w14:textId="77777777" w:rsidR="004047C8" w:rsidRDefault="004047C8" w:rsidP="004047C8">
      <w:pPr>
        <w:rPr>
          <w:sz w:val="20"/>
          <w:szCs w:val="20"/>
          <w:lang w:val="en-US"/>
        </w:rPr>
      </w:pPr>
      <w:r w:rsidRPr="004047C8">
        <w:rPr>
          <w:sz w:val="20"/>
          <w:szCs w:val="20"/>
          <w:lang w:val="en-US"/>
        </w:rPr>
        <w:t>﻿\subsection{</w:t>
      </w:r>
      <w:r w:rsidRPr="004047C8">
        <w:rPr>
          <w:b/>
          <w:bCs/>
          <w:sz w:val="20"/>
          <w:szCs w:val="20"/>
          <w:lang w:val="en-US"/>
        </w:rPr>
        <w:t>Reduced BAR domain recruitment corresponds to reduced membrane movement</w:t>
      </w:r>
      <w:r w:rsidRPr="004047C8">
        <w:rPr>
          <w:sz w:val="20"/>
          <w:szCs w:val="20"/>
          <w:lang w:val="en-US"/>
        </w:rPr>
        <w:t>}</w:t>
      </w:r>
    </w:p>
    <w:p w14:paraId="31943AE6" w14:textId="77777777" w:rsidR="004047C8" w:rsidRDefault="004047C8" w:rsidP="004047C8">
      <w:pPr>
        <w:rPr>
          <w:sz w:val="20"/>
          <w:szCs w:val="20"/>
          <w:lang w:val="en-US"/>
        </w:rPr>
      </w:pPr>
    </w:p>
    <w:p w14:paraId="1EA46365" w14:textId="77777777" w:rsidR="00925343" w:rsidRDefault="004047C8" w:rsidP="004047C8">
      <w:pPr>
        <w:rPr>
          <w:sz w:val="20"/>
          <w:szCs w:val="20"/>
          <w:lang w:val="en-US"/>
        </w:rPr>
      </w:pPr>
      <w:r w:rsidRPr="004047C8">
        <w:rPr>
          <w:sz w:val="20"/>
          <w:szCs w:val="20"/>
          <w:lang w:val="en-US"/>
        </w:rPr>
        <w:t>﻿</w:t>
      </w:r>
      <w:commentRangeStart w:id="315"/>
      <w:r w:rsidRPr="004047C8">
        <w:rPr>
          <w:sz w:val="20"/>
          <w:szCs w:val="20"/>
          <w:lang w:val="en-US"/>
        </w:rPr>
        <w:t xml:space="preserve">We wondered if the decreased Sla1 movement in BAR-GPA cells (Fig4a) was induced by loss of </w:t>
      </w:r>
      <w:commentRangeEnd w:id="315"/>
      <w:r w:rsidR="00511A79">
        <w:rPr>
          <w:rStyle w:val="CommentReference"/>
        </w:rPr>
        <w:commentReference w:id="315"/>
      </w:r>
      <w:r w:rsidRPr="004047C8">
        <w:rPr>
          <w:sz w:val="20"/>
          <w:szCs w:val="20"/>
          <w:lang w:val="en-US"/>
        </w:rPr>
        <w:t xml:space="preserve">an </w:t>
      </w:r>
      <w:commentRangeStart w:id="316"/>
      <w:r w:rsidRPr="004047C8">
        <w:rPr>
          <w:sz w:val="20"/>
          <w:szCs w:val="20"/>
          <w:lang w:val="en-US"/>
        </w:rPr>
        <w:t>SH3 domain mediated interaction,</w:t>
      </w:r>
      <w:commentRangeEnd w:id="316"/>
      <w:r w:rsidR="00A960B7">
        <w:rPr>
          <w:rStyle w:val="CommentReference"/>
        </w:rPr>
        <w:commentReference w:id="316"/>
      </w:r>
      <w:r w:rsidRPr="004047C8">
        <w:rPr>
          <w:sz w:val="20"/>
          <w:szCs w:val="20"/>
          <w:lang w:val="en-US"/>
        </w:rPr>
        <w:t xml:space="preserve"> or because Rvs167 in the BAR-GPA mutant is recruited in smaller numbers to endocytic sites. To check whether increasing the recruitment of the </w:t>
      </w:r>
      <w:proofErr w:type="spellStart"/>
      <w:r w:rsidRPr="004047C8">
        <w:rPr>
          <w:sz w:val="20"/>
          <w:szCs w:val="20"/>
          <w:lang w:val="en-US"/>
        </w:rPr>
        <w:t>Rvs</w:t>
      </w:r>
      <w:proofErr w:type="spellEnd"/>
      <w:r w:rsidRPr="004047C8">
        <w:rPr>
          <w:sz w:val="20"/>
          <w:szCs w:val="20"/>
          <w:lang w:val="en-US"/>
        </w:rPr>
        <w:t xml:space="preserve"> complex can rescue reduced Sla1 movement, Rvs167 and Rvs161 genes were duplicated endogenously (ref Huber) in diploid and haploid yeast cells. In haploid cells, increasing the number of Rvs167 and Rvs161 genes results in increased recruitment of Rvs167 to about 1.6 times the WT amount (Fig5c). Sla1 dynamics remains the same as in the WT (Fig5a). Duplicating the BAR-GPA domain</w:t>
      </w:r>
      <w:r w:rsidR="00925343">
        <w:rPr>
          <w:sz w:val="20"/>
          <w:szCs w:val="20"/>
          <w:lang w:val="en-US"/>
        </w:rPr>
        <w:t>s</w:t>
      </w:r>
      <w:r w:rsidRPr="004047C8">
        <w:rPr>
          <w:sz w:val="20"/>
          <w:szCs w:val="20"/>
          <w:lang w:val="en-US"/>
        </w:rPr>
        <w:t xml:space="preserve"> alone increases the amount of BAR-GPA molecules recruited to endocytic sites (Fig5c), and rescues the loss of Sla1 movement in the 1x BAR-GPA, as well the inward jump of BAR-GPA itself (Fig5a,b). </w:t>
      </w:r>
    </w:p>
    <w:p w14:paraId="2385EB5E" w14:textId="77777777" w:rsidR="00925343" w:rsidRDefault="00925343" w:rsidP="004047C8">
      <w:pPr>
        <w:rPr>
          <w:sz w:val="20"/>
          <w:szCs w:val="20"/>
          <w:lang w:val="en-US"/>
        </w:rPr>
      </w:pPr>
    </w:p>
    <w:p w14:paraId="63A3282C" w14:textId="77777777" w:rsidR="004047C8" w:rsidRDefault="004047C8" w:rsidP="004047C8">
      <w:pPr>
        <w:rPr>
          <w:sz w:val="20"/>
          <w:szCs w:val="20"/>
          <w:lang w:val="en-US"/>
        </w:rPr>
      </w:pPr>
      <w:r w:rsidRPr="004047C8">
        <w:rPr>
          <w:sz w:val="20"/>
          <w:szCs w:val="20"/>
          <w:lang w:val="en-US"/>
        </w:rPr>
        <w:t xml:space="preserve">By gene duplication, diploid cells are generated containing either 4 copies of both </w:t>
      </w:r>
      <w:proofErr w:type="spellStart"/>
      <w:r w:rsidRPr="004047C8">
        <w:rPr>
          <w:sz w:val="20"/>
          <w:szCs w:val="20"/>
          <w:lang w:val="en-US"/>
        </w:rPr>
        <w:t>Rvs</w:t>
      </w:r>
      <w:proofErr w:type="spellEnd"/>
      <w:r w:rsidRPr="004047C8">
        <w:rPr>
          <w:sz w:val="20"/>
          <w:szCs w:val="20"/>
          <w:lang w:val="en-US"/>
        </w:rPr>
        <w:t xml:space="preserve"> genes, 2 copies of each gene (WT diploid), or 1 copy (by deleting one copy of Rvs167 and Rvs161). In diploid cells (Fig5d-f), amount of Rvs167 recruited to sites increases with gene copy number (Fig5f). </w:t>
      </w:r>
      <w:r w:rsidR="00222CAF">
        <w:rPr>
          <w:sz w:val="20"/>
          <w:szCs w:val="20"/>
          <w:lang w:val="en-US"/>
        </w:rPr>
        <w:t>Additional</w:t>
      </w:r>
      <w:r w:rsidRPr="004047C8">
        <w:rPr>
          <w:sz w:val="20"/>
          <w:szCs w:val="20"/>
          <w:lang w:val="en-US"/>
        </w:rPr>
        <w:t xml:space="preserve"> </w:t>
      </w:r>
      <w:proofErr w:type="spellStart"/>
      <w:r w:rsidRPr="004047C8">
        <w:rPr>
          <w:sz w:val="20"/>
          <w:szCs w:val="20"/>
          <w:lang w:val="en-US"/>
        </w:rPr>
        <w:t>Rvs</w:t>
      </w:r>
      <w:proofErr w:type="spellEnd"/>
      <w:r w:rsidR="00222CAF">
        <w:rPr>
          <w:sz w:val="20"/>
          <w:szCs w:val="20"/>
          <w:lang w:val="en-US"/>
        </w:rPr>
        <w:t xml:space="preserve"> recruited</w:t>
      </w:r>
      <w:r w:rsidRPr="004047C8">
        <w:rPr>
          <w:sz w:val="20"/>
          <w:szCs w:val="20"/>
          <w:lang w:val="en-US"/>
        </w:rPr>
        <w:t xml:space="preserve"> to endocytic sites in the 4x case does not change the rate or total inward movement of Sla1, or of Rvs167 (Fig5d,e). In the case of 1x </w:t>
      </w:r>
      <w:proofErr w:type="spellStart"/>
      <w:r w:rsidRPr="004047C8">
        <w:rPr>
          <w:sz w:val="20"/>
          <w:szCs w:val="20"/>
          <w:lang w:val="en-US"/>
        </w:rPr>
        <w:t>Rvs</w:t>
      </w:r>
      <w:proofErr w:type="spellEnd"/>
      <w:r w:rsidRPr="004047C8">
        <w:rPr>
          <w:sz w:val="20"/>
          <w:szCs w:val="20"/>
          <w:lang w:val="en-US"/>
        </w:rPr>
        <w:t>, Sla1 movement is slightly reduced after 100nm (Fig5a). Magnitude of Rvs167 inward movement is unchanged, but the Rvs167-eGFP signal is lost immediately after the inward movement</w:t>
      </w:r>
      <w:r w:rsidR="00D9402C">
        <w:rPr>
          <w:sz w:val="20"/>
          <w:szCs w:val="20"/>
          <w:lang w:val="en-US"/>
        </w:rPr>
        <w:t xml:space="preserve"> in the 1x case</w:t>
      </w:r>
      <w:r w:rsidRPr="004047C8">
        <w:rPr>
          <w:sz w:val="20"/>
          <w:szCs w:val="20"/>
          <w:lang w:val="en-US"/>
        </w:rPr>
        <w:t>, unlike in the 4x and 2x cases.</w:t>
      </w:r>
    </w:p>
    <w:p w14:paraId="05491494" w14:textId="77777777" w:rsidR="00925343" w:rsidRDefault="00925343" w:rsidP="004047C8">
      <w:pPr>
        <w:rPr>
          <w:sz w:val="20"/>
          <w:szCs w:val="20"/>
          <w:lang w:val="en-US"/>
        </w:rPr>
      </w:pPr>
    </w:p>
    <w:p w14:paraId="5FA71727" w14:textId="77777777" w:rsidR="00925343" w:rsidRPr="004047C8" w:rsidRDefault="00925343" w:rsidP="004047C8">
      <w:pPr>
        <w:rPr>
          <w:sz w:val="20"/>
          <w:szCs w:val="20"/>
          <w:lang w:val="en-US"/>
        </w:rPr>
      </w:pPr>
      <w:r>
        <w:rPr>
          <w:sz w:val="20"/>
          <w:szCs w:val="20"/>
          <w:lang w:val="en-US"/>
        </w:rPr>
        <w:t>(</w:t>
      </w:r>
      <w:r w:rsidR="000A3A09">
        <w:rPr>
          <w:sz w:val="20"/>
          <w:szCs w:val="20"/>
          <w:lang w:val="en-US"/>
        </w:rPr>
        <w:t>!!</w:t>
      </w:r>
      <w:r>
        <w:rPr>
          <w:sz w:val="20"/>
          <w:szCs w:val="20"/>
          <w:lang w:val="en-US"/>
        </w:rPr>
        <w:t>image panels not inserted yet)</w:t>
      </w:r>
    </w:p>
    <w:p w14:paraId="28302583" w14:textId="77777777" w:rsidR="004047C8" w:rsidRDefault="00925343" w:rsidP="004047C8">
      <w:pPr>
        <w:rPr>
          <w:sz w:val="20"/>
          <w:szCs w:val="20"/>
          <w:lang w:val="en-US"/>
        </w:rPr>
      </w:pPr>
      <w:r>
        <w:rPr>
          <w:sz w:val="20"/>
          <w:szCs w:val="20"/>
          <w:lang w:val="en-US"/>
        </w:rPr>
        <w:t>%%</w:t>
      </w:r>
      <w:r w:rsidR="004047C8" w:rsidRPr="004047C8">
        <w:rPr>
          <w:sz w:val="20"/>
          <w:szCs w:val="20"/>
          <w:lang w:val="en-US"/>
        </w:rPr>
        <w:t>We measured the total number of Abp1 molecules at endocytic sites for different strains (Fig5g,h), and found that higher Abp1 numbers corresponds to larger Sla1 centroid movement. Total Abp1 numbers recruited are reduced for 1xBAR and \</w:t>
      </w:r>
      <w:proofErr w:type="spellStart"/>
      <w:r w:rsidR="004047C8" w:rsidRPr="004047C8">
        <w:rPr>
          <w:sz w:val="20"/>
          <w:szCs w:val="20"/>
          <w:lang w:val="en-US"/>
        </w:rPr>
        <w:t>textit</w:t>
      </w:r>
      <w:proofErr w:type="spellEnd"/>
      <w:r w:rsidR="004047C8" w:rsidRPr="004047C8">
        <w:rPr>
          <w:sz w:val="20"/>
          <w:szCs w:val="20"/>
          <w:lang w:val="en-US"/>
        </w:rPr>
        <w:t>{rvs167$\Delta$} strains (Fig5g,h), suggesting a correlation between the maximum number of Abp1 recruited and total invagination length.</w:t>
      </w:r>
      <w:r w:rsidR="00533883">
        <w:rPr>
          <w:sz w:val="20"/>
          <w:szCs w:val="20"/>
          <w:lang w:val="en-US"/>
        </w:rPr>
        <w:t xml:space="preserve"> %%</w:t>
      </w:r>
    </w:p>
    <w:p w14:paraId="5A1BCD1C" w14:textId="77777777" w:rsidR="004047C8" w:rsidRDefault="004047C8" w:rsidP="004047C8">
      <w:pPr>
        <w:rPr>
          <w:sz w:val="20"/>
          <w:szCs w:val="20"/>
          <w:lang w:val="en-US"/>
        </w:rPr>
      </w:pPr>
    </w:p>
    <w:p w14:paraId="77987FB0" w14:textId="77777777" w:rsidR="004047C8" w:rsidRDefault="004047C8" w:rsidP="004047C8">
      <w:pPr>
        <w:rPr>
          <w:sz w:val="20"/>
          <w:szCs w:val="20"/>
          <w:lang w:val="en-US"/>
        </w:rPr>
      </w:pPr>
      <w:r>
        <w:rPr>
          <w:noProof/>
          <w:sz w:val="20"/>
          <w:szCs w:val="20"/>
          <w:lang w:val="en-US"/>
        </w:rPr>
        <w:drawing>
          <wp:inline distT="0" distB="0" distL="0" distR="0" wp14:anchorId="229394BC" wp14:editId="12BDC2CC">
            <wp:extent cx="5756910" cy="330136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5_5.pd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56910" cy="3301365"/>
                    </a:xfrm>
                    <a:prstGeom prst="rect">
                      <a:avLst/>
                    </a:prstGeom>
                  </pic:spPr>
                </pic:pic>
              </a:graphicData>
            </a:graphic>
          </wp:inline>
        </w:drawing>
      </w:r>
    </w:p>
    <w:p w14:paraId="30677EF2" w14:textId="77777777" w:rsidR="007837AF" w:rsidRDefault="004047C8" w:rsidP="004047C8">
      <w:pPr>
        <w:rPr>
          <w:sz w:val="20"/>
          <w:szCs w:val="20"/>
          <w:lang w:val="en-US"/>
        </w:rPr>
      </w:pPr>
      <w:r w:rsidRPr="004047C8">
        <w:rPr>
          <w:sz w:val="20"/>
          <w:szCs w:val="20"/>
          <w:lang w:val="en-US"/>
        </w:rPr>
        <w:t>﻿</w:t>
      </w:r>
      <w:r w:rsidRPr="004047C8">
        <w:rPr>
          <w:sz w:val="20"/>
          <w:szCs w:val="20"/>
          <w:lang w:val="en-US"/>
        </w:rPr>
        <w:tab/>
        <w:t>\caption{A: Sla1 centroid positions in haploid strains with different cop</w:t>
      </w:r>
      <w:r w:rsidR="00FD6785">
        <w:rPr>
          <w:sz w:val="20"/>
          <w:szCs w:val="20"/>
          <w:lang w:val="en-US"/>
        </w:rPr>
        <w:t>y number</w:t>
      </w:r>
      <w:r w:rsidRPr="004047C8">
        <w:rPr>
          <w:sz w:val="20"/>
          <w:szCs w:val="20"/>
          <w:lang w:val="en-US"/>
        </w:rPr>
        <w:t xml:space="preserve"> of Rvs167 and Rvs161 genes. B: Rvs167 centroid positions</w:t>
      </w:r>
      <w:r w:rsidR="006F2B1F">
        <w:rPr>
          <w:sz w:val="20"/>
          <w:szCs w:val="20"/>
          <w:lang w:val="en-US"/>
        </w:rPr>
        <w:t xml:space="preserve"> in these haploid strains</w:t>
      </w:r>
      <w:r w:rsidRPr="004047C8">
        <w:rPr>
          <w:sz w:val="20"/>
          <w:szCs w:val="20"/>
          <w:lang w:val="en-US"/>
        </w:rPr>
        <w:t>. C: Recruitment of Rvs167 in time in these strains. D: Sla1 centroid positions in diploid strains expressing different cop</w:t>
      </w:r>
      <w:r w:rsidR="009A51A0">
        <w:rPr>
          <w:sz w:val="20"/>
          <w:szCs w:val="20"/>
          <w:lang w:val="en-US"/>
        </w:rPr>
        <w:t>y numbers</w:t>
      </w:r>
      <w:r w:rsidRPr="004047C8">
        <w:rPr>
          <w:sz w:val="20"/>
          <w:szCs w:val="20"/>
          <w:lang w:val="en-US"/>
        </w:rPr>
        <w:t xml:space="preserve"> of Rvs167 and Rvs161. E, F: Rvs167 centroid positions, and </w:t>
      </w:r>
      <w:r w:rsidR="00160B05">
        <w:rPr>
          <w:sz w:val="20"/>
          <w:szCs w:val="20"/>
          <w:lang w:val="en-US"/>
        </w:rPr>
        <w:t>recruitment</w:t>
      </w:r>
      <w:r w:rsidRPr="004047C8">
        <w:rPr>
          <w:sz w:val="20"/>
          <w:szCs w:val="20"/>
          <w:lang w:val="en-US"/>
        </w:rPr>
        <w:t xml:space="preserve"> in the diploid strains. </w:t>
      </w:r>
    </w:p>
    <w:p w14:paraId="0D7DD512" w14:textId="77777777" w:rsidR="004047C8" w:rsidRPr="00C36001" w:rsidRDefault="004047C8" w:rsidP="004047C8">
      <w:pPr>
        <w:rPr>
          <w:sz w:val="20"/>
          <w:szCs w:val="20"/>
          <w:lang w:val="en-US"/>
        </w:rPr>
      </w:pPr>
      <w:r w:rsidRPr="004047C8">
        <w:rPr>
          <w:sz w:val="20"/>
          <w:szCs w:val="20"/>
          <w:lang w:val="en-US"/>
        </w:rPr>
        <w:t xml:space="preserve">All centroid positions are aligned in the time axis so that time=0(s) corresponds to beginning of inward movement of </w:t>
      </w:r>
      <w:r w:rsidR="007837AF">
        <w:rPr>
          <w:sz w:val="20"/>
          <w:szCs w:val="20"/>
          <w:lang w:val="en-US"/>
        </w:rPr>
        <w:t xml:space="preserve">each </w:t>
      </w:r>
      <w:r w:rsidRPr="004047C8">
        <w:rPr>
          <w:sz w:val="20"/>
          <w:szCs w:val="20"/>
          <w:lang w:val="en-US"/>
        </w:rPr>
        <w:t>average</w:t>
      </w:r>
      <w:r w:rsidR="007837AF">
        <w:rPr>
          <w:sz w:val="20"/>
          <w:szCs w:val="20"/>
          <w:lang w:val="en-US"/>
        </w:rPr>
        <w:t xml:space="preserve"> centroid</w:t>
      </w:r>
      <w:r w:rsidRPr="004047C8">
        <w:rPr>
          <w:sz w:val="20"/>
          <w:szCs w:val="20"/>
          <w:lang w:val="en-US"/>
        </w:rPr>
        <w:t>. They are aligned in the y axis so that y=0(nm) corresponds to the beginning of the average centroid position}</w:t>
      </w:r>
    </w:p>
    <w:sectPr w:rsidR="004047C8" w:rsidRPr="00C36001" w:rsidSect="00C15D2D">
      <w:pgSz w:w="11900" w:h="16840"/>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rko Kaksonen" w:date="2020-08-11T13:52:00Z" w:initials="MK">
    <w:p w14:paraId="5DE7F842" w14:textId="77777777" w:rsidR="00820944" w:rsidRPr="00820944" w:rsidRDefault="00820944">
      <w:pPr>
        <w:pStyle w:val="CommentText"/>
        <w:rPr>
          <w:lang w:val="en-US"/>
        </w:rPr>
      </w:pPr>
      <w:r>
        <w:rPr>
          <w:rStyle w:val="CommentReference"/>
        </w:rPr>
        <w:annotationRef/>
      </w:r>
      <w:r>
        <w:rPr>
          <w:rStyle w:val="CommentReference"/>
          <w:lang w:val="en-US"/>
        </w:rPr>
        <w:t xml:space="preserve">It’s often better to phrase things in a positive </w:t>
      </w:r>
      <w:r w:rsidRPr="00820944">
        <w:rPr>
          <w:lang w:val="en-US"/>
        </w:rPr>
        <w:t xml:space="preserve"> </w:t>
      </w:r>
      <w:r>
        <w:rPr>
          <w:lang w:val="en-US"/>
        </w:rPr>
        <w:t xml:space="preserve">way: </w:t>
      </w:r>
      <w:proofErr w:type="spellStart"/>
      <w:r>
        <w:rPr>
          <w:lang w:val="en-US"/>
        </w:rPr>
        <w:t>Rvs</w:t>
      </w:r>
      <w:proofErr w:type="spellEnd"/>
      <w:r>
        <w:rPr>
          <w:lang w:val="en-US"/>
        </w:rPr>
        <w:t>, but not Vps1…. contribute…</w:t>
      </w:r>
    </w:p>
  </w:comment>
  <w:comment w:id="2" w:author="Marko Kaksonen" w:date="2020-08-11T13:56:00Z" w:initials="MK">
    <w:p w14:paraId="272BEE65" w14:textId="77777777" w:rsidR="00820944" w:rsidRPr="00820944" w:rsidRDefault="00820944">
      <w:pPr>
        <w:pStyle w:val="CommentText"/>
        <w:rPr>
          <w:lang w:val="en-US"/>
        </w:rPr>
      </w:pPr>
      <w:r w:rsidRPr="00820944">
        <w:rPr>
          <w:rStyle w:val="CommentReference"/>
          <w:lang w:val="en-US"/>
        </w:rPr>
        <w:annotationRef/>
      </w:r>
      <w:r w:rsidRPr="00820944">
        <w:rPr>
          <w:lang w:val="en-US"/>
        </w:rPr>
        <w:t>It’s usually good</w:t>
      </w:r>
      <w:r>
        <w:rPr>
          <w:lang w:val="en-US"/>
        </w:rPr>
        <w:t xml:space="preserve"> to start each results subsection, with a brief explanation about the question that is being asked/answered. E.g. To test for the roles of different candidate proteins in scission we….</w:t>
      </w:r>
    </w:p>
  </w:comment>
  <w:comment w:id="3" w:author="Marko Kaksonen" w:date="2020-08-11T13:58:00Z" w:initials="MK">
    <w:p w14:paraId="51B4B9D4" w14:textId="32C1CEC0" w:rsidR="001F4543" w:rsidRPr="001F4543" w:rsidRDefault="001F4543">
      <w:pPr>
        <w:pStyle w:val="CommentText"/>
        <w:rPr>
          <w:lang w:val="en-US"/>
        </w:rPr>
      </w:pPr>
      <w:r w:rsidRPr="001F4543">
        <w:rPr>
          <w:rStyle w:val="CommentReference"/>
          <w:lang w:val="en-US"/>
        </w:rPr>
        <w:annotationRef/>
      </w:r>
      <w:r w:rsidRPr="001F4543">
        <w:rPr>
          <w:lang w:val="en-US"/>
        </w:rPr>
        <w:t>It’s not quite clear w</w:t>
      </w:r>
      <w:r>
        <w:rPr>
          <w:lang w:val="en-US"/>
        </w:rPr>
        <w:t xml:space="preserve">hy the PRD is brought up here. This sentence seems to be in conflict with the next one. (Vps1 doesn’t have the domain needed for localization, but </w:t>
      </w:r>
    </w:p>
  </w:comment>
  <w:comment w:id="15" w:author="Marko Kaksonen" w:date="2020-08-11T14:14:00Z" w:initials="MK">
    <w:p w14:paraId="21D71B19" w14:textId="51957051" w:rsidR="00FE0C43" w:rsidRPr="00FE0C43" w:rsidRDefault="00FE0C43">
      <w:pPr>
        <w:pStyle w:val="CommentText"/>
        <w:rPr>
          <w:lang w:val="en-US"/>
        </w:rPr>
      </w:pPr>
      <w:r>
        <w:rPr>
          <w:rStyle w:val="CommentReference"/>
        </w:rPr>
        <w:annotationRef/>
      </w:r>
      <w:r w:rsidRPr="00FE0C43">
        <w:rPr>
          <w:lang w:val="en-US"/>
        </w:rPr>
        <w:t xml:space="preserve">There should be a clear statement </w:t>
      </w:r>
      <w:r>
        <w:rPr>
          <w:lang w:val="en-US"/>
        </w:rPr>
        <w:t>about the controversy in the literature. Otherwise the reader may be left confused when we give these obviously conflicting “facts”.</w:t>
      </w:r>
    </w:p>
  </w:comment>
  <w:comment w:id="78" w:author="Marko Kaksonen" w:date="2020-08-11T14:16:00Z" w:initials="MK">
    <w:p w14:paraId="724F087C" w14:textId="788647BC" w:rsidR="000E28F4" w:rsidRPr="000E28F4" w:rsidRDefault="000E28F4">
      <w:pPr>
        <w:pStyle w:val="CommentText"/>
        <w:rPr>
          <w:lang w:val="en-US"/>
        </w:rPr>
      </w:pPr>
      <w:r>
        <w:rPr>
          <w:rStyle w:val="CommentReference"/>
        </w:rPr>
        <w:annotationRef/>
      </w:r>
      <w:r w:rsidRPr="000E28F4">
        <w:rPr>
          <w:lang w:val="en-US"/>
        </w:rPr>
        <w:t>You cannot sequence the open re</w:t>
      </w:r>
      <w:r>
        <w:rPr>
          <w:lang w:val="en-US"/>
        </w:rPr>
        <w:t>ading frame if it is deleted?</w:t>
      </w:r>
    </w:p>
  </w:comment>
  <w:comment w:id="81" w:author="Marko Kaksonen" w:date="2020-08-11T14:17:00Z" w:initials="MK">
    <w:p w14:paraId="3ED2DBBA" w14:textId="77777777" w:rsidR="00BF29B4" w:rsidRPr="00172748" w:rsidRDefault="00BF29B4" w:rsidP="00BF29B4">
      <w:pPr>
        <w:pStyle w:val="CommentText"/>
        <w:rPr>
          <w:lang w:val="en-US"/>
        </w:rPr>
      </w:pPr>
      <w:r>
        <w:rPr>
          <w:rStyle w:val="CommentReference"/>
        </w:rPr>
        <w:annotationRef/>
      </w:r>
      <w:r w:rsidRPr="00172748">
        <w:rPr>
          <w:lang w:val="en-US"/>
        </w:rPr>
        <w:t>I think some older paper repo</w:t>
      </w:r>
      <w:r>
        <w:rPr>
          <w:lang w:val="en-US"/>
        </w:rPr>
        <w:t>rted the growth defect first??</w:t>
      </w:r>
    </w:p>
  </w:comment>
  <w:comment w:id="84" w:author="Marko Kaksonen" w:date="2020-08-11T14:17:00Z" w:initials="MK">
    <w:p w14:paraId="203CD6DC" w14:textId="53D35209" w:rsidR="00172748" w:rsidRPr="00172748" w:rsidRDefault="00172748">
      <w:pPr>
        <w:pStyle w:val="CommentText"/>
        <w:rPr>
          <w:lang w:val="en-US"/>
        </w:rPr>
      </w:pPr>
      <w:r>
        <w:rPr>
          <w:rStyle w:val="CommentReference"/>
        </w:rPr>
        <w:annotationRef/>
      </w:r>
      <w:r w:rsidRPr="00172748">
        <w:rPr>
          <w:lang w:val="en-US"/>
        </w:rPr>
        <w:t>I think some older paper repo</w:t>
      </w:r>
      <w:r>
        <w:rPr>
          <w:lang w:val="en-US"/>
        </w:rPr>
        <w:t>rted the growth defect first??</w:t>
      </w:r>
    </w:p>
  </w:comment>
  <w:comment w:id="88" w:author="Marko Kaksonen" w:date="2020-08-11T14:19:00Z" w:initials="MK">
    <w:p w14:paraId="1D40CB61" w14:textId="0BE6FB02" w:rsidR="00767AED" w:rsidRPr="00767AED" w:rsidRDefault="00767AED">
      <w:pPr>
        <w:pStyle w:val="CommentText"/>
        <w:rPr>
          <w:lang w:val="en-US"/>
        </w:rPr>
      </w:pPr>
      <w:r>
        <w:rPr>
          <w:rStyle w:val="CommentReference"/>
        </w:rPr>
        <w:annotationRef/>
      </w:r>
      <w:r w:rsidRPr="00767AED">
        <w:rPr>
          <w:lang w:val="en-US"/>
        </w:rPr>
        <w:t xml:space="preserve">I would avoid </w:t>
      </w:r>
      <w:r w:rsidR="00BB7B8C">
        <w:rPr>
          <w:lang w:val="en-US"/>
        </w:rPr>
        <w:t xml:space="preserve">the word </w:t>
      </w:r>
      <w:r w:rsidR="002D19D3">
        <w:rPr>
          <w:lang w:val="en-US"/>
        </w:rPr>
        <w:t>“</w:t>
      </w:r>
      <w:r w:rsidRPr="00767AED">
        <w:rPr>
          <w:lang w:val="en-US"/>
        </w:rPr>
        <w:t>pulled</w:t>
      </w:r>
      <w:r w:rsidR="002D19D3">
        <w:rPr>
          <w:lang w:val="en-US"/>
        </w:rPr>
        <w:t>”</w:t>
      </w:r>
      <w:r w:rsidRPr="00767AED">
        <w:rPr>
          <w:lang w:val="en-US"/>
        </w:rPr>
        <w:t xml:space="preserve"> (or </w:t>
      </w:r>
      <w:r w:rsidR="002D19D3">
        <w:rPr>
          <w:lang w:val="en-US"/>
        </w:rPr>
        <w:t>“</w:t>
      </w:r>
      <w:r w:rsidRPr="00767AED">
        <w:rPr>
          <w:lang w:val="en-US"/>
        </w:rPr>
        <w:t>push</w:t>
      </w:r>
      <w:r>
        <w:rPr>
          <w:lang w:val="en-US"/>
        </w:rPr>
        <w:t>ed</w:t>
      </w:r>
      <w:r w:rsidR="002D19D3">
        <w:rPr>
          <w:lang w:val="en-US"/>
        </w:rPr>
        <w:t>”</w:t>
      </w:r>
      <w:r>
        <w:rPr>
          <w:lang w:val="en-US"/>
        </w:rPr>
        <w:t>), which</w:t>
      </w:r>
      <w:r w:rsidR="002D19D3">
        <w:rPr>
          <w:lang w:val="en-US"/>
        </w:rPr>
        <w:t>,</w:t>
      </w:r>
      <w:r>
        <w:rPr>
          <w:lang w:val="en-US"/>
        </w:rPr>
        <w:t xml:space="preserve"> I feel</w:t>
      </w:r>
      <w:r w:rsidR="002D19D3">
        <w:rPr>
          <w:lang w:val="en-US"/>
        </w:rPr>
        <w:t>,</w:t>
      </w:r>
      <w:r>
        <w:rPr>
          <w:lang w:val="en-US"/>
        </w:rPr>
        <w:t xml:space="preserve"> can be a bit confusing. </w:t>
      </w:r>
    </w:p>
  </w:comment>
  <w:comment w:id="92" w:author="Marko Kaksonen" w:date="2020-08-11T14:21:00Z" w:initials="MK">
    <w:p w14:paraId="62B4E3CF" w14:textId="1DE02FFF" w:rsidR="00123EB5" w:rsidRPr="00123EB5" w:rsidRDefault="00123EB5">
      <w:pPr>
        <w:pStyle w:val="CommentText"/>
        <w:rPr>
          <w:lang w:val="en-US"/>
        </w:rPr>
      </w:pPr>
      <w:r>
        <w:rPr>
          <w:rStyle w:val="CommentReference"/>
        </w:rPr>
        <w:annotationRef/>
      </w:r>
      <w:r w:rsidRPr="00123EB5">
        <w:rPr>
          <w:lang w:val="en-US"/>
        </w:rPr>
        <w:t>«</w:t>
      </w:r>
      <w:proofErr w:type="spellStart"/>
      <w:r w:rsidRPr="00123EB5">
        <w:rPr>
          <w:lang w:val="en-US"/>
        </w:rPr>
        <w:t>behaviour</w:t>
      </w:r>
      <w:proofErr w:type="spellEnd"/>
      <w:r w:rsidRPr="00123EB5">
        <w:rPr>
          <w:lang w:val="en-US"/>
        </w:rPr>
        <w:t>» is rather vague term</w:t>
      </w:r>
    </w:p>
  </w:comment>
  <w:comment w:id="93" w:author="Marko Kaksonen" w:date="2020-08-11T14:22:00Z" w:initials="MK">
    <w:p w14:paraId="183C2099" w14:textId="407F5A07" w:rsidR="00FB0F24" w:rsidRPr="00FB0F24" w:rsidRDefault="00FB0F24">
      <w:pPr>
        <w:pStyle w:val="CommentText"/>
        <w:rPr>
          <w:lang w:val="en-US"/>
        </w:rPr>
      </w:pPr>
      <w:r>
        <w:rPr>
          <w:rStyle w:val="CommentReference"/>
        </w:rPr>
        <w:annotationRef/>
      </w:r>
      <w:r w:rsidRPr="00FB0F24">
        <w:rPr>
          <w:lang w:val="en-US"/>
        </w:rPr>
        <w:t xml:space="preserve">Cite other labs too to show that this is </w:t>
      </w:r>
      <w:r>
        <w:rPr>
          <w:lang w:val="en-US"/>
        </w:rPr>
        <w:t>a generally used indicator for scission defects (David’s lab &amp; others?)</w:t>
      </w:r>
    </w:p>
  </w:comment>
  <w:comment w:id="94" w:author="Marko Kaksonen" w:date="2020-08-11T15:00:00Z" w:initials="MK">
    <w:p w14:paraId="1DDA1D26" w14:textId="0CD86ADA" w:rsidR="00043AF6" w:rsidRPr="00043AF6" w:rsidRDefault="00043AF6">
      <w:pPr>
        <w:pStyle w:val="CommentText"/>
        <w:rPr>
          <w:lang w:val="en-US"/>
        </w:rPr>
      </w:pPr>
      <w:r>
        <w:rPr>
          <w:rStyle w:val="CommentReference"/>
        </w:rPr>
        <w:annotationRef/>
      </w:r>
      <w:r w:rsidRPr="00043AF6">
        <w:rPr>
          <w:lang w:val="en-US"/>
        </w:rPr>
        <w:t>What is «total inward movement»</w:t>
      </w:r>
      <w:r>
        <w:rPr>
          <w:lang w:val="en-US"/>
        </w:rPr>
        <w:t>?</w:t>
      </w:r>
    </w:p>
  </w:comment>
  <w:comment w:id="145" w:author="Marko Kaksonen" w:date="2020-08-11T15:52:00Z" w:initials="MK">
    <w:p w14:paraId="6939219C" w14:textId="37CE796F" w:rsidR="00857359" w:rsidRPr="00857359" w:rsidRDefault="00857359">
      <w:pPr>
        <w:pStyle w:val="CommentText"/>
        <w:rPr>
          <w:lang w:val="en-US"/>
        </w:rPr>
      </w:pPr>
      <w:r>
        <w:rPr>
          <w:rStyle w:val="CommentReference"/>
        </w:rPr>
        <w:annotationRef/>
      </w:r>
      <w:r w:rsidRPr="00857359">
        <w:rPr>
          <w:lang w:val="en-US"/>
        </w:rPr>
        <w:t>This section could al</w:t>
      </w:r>
      <w:r>
        <w:rPr>
          <w:lang w:val="en-US"/>
        </w:rPr>
        <w:t>so start with a sentence that describes the main question.</w:t>
      </w:r>
    </w:p>
  </w:comment>
  <w:comment w:id="148" w:author="Marko Kaksonen" w:date="2020-08-11T15:51:00Z" w:initials="MK">
    <w:p w14:paraId="6FE4273C" w14:textId="0218F4B1" w:rsidR="00AD6AAE" w:rsidRPr="00AD6AAE" w:rsidRDefault="00AD6AAE">
      <w:pPr>
        <w:pStyle w:val="CommentText"/>
        <w:rPr>
          <w:lang w:val="en-US"/>
        </w:rPr>
      </w:pPr>
      <w:r>
        <w:rPr>
          <w:rStyle w:val="CommentReference"/>
        </w:rPr>
        <w:annotationRef/>
      </w:r>
      <w:r w:rsidRPr="00AD6AAE">
        <w:rPr>
          <w:lang w:val="en-US"/>
        </w:rPr>
        <w:t>Fig 1A is not cited?</w:t>
      </w:r>
    </w:p>
  </w:comment>
  <w:comment w:id="194" w:author="Marko Kaksonen" w:date="2020-08-11T15:51:00Z" w:initials="MK">
    <w:p w14:paraId="5FD6FE60" w14:textId="0D355143" w:rsidR="002C2FC2" w:rsidRPr="002C2FC2" w:rsidRDefault="002C2FC2">
      <w:pPr>
        <w:pStyle w:val="CommentText"/>
        <w:rPr>
          <w:lang w:val="en-US"/>
        </w:rPr>
      </w:pPr>
      <w:r>
        <w:rPr>
          <w:rStyle w:val="CommentReference"/>
        </w:rPr>
        <w:annotationRef/>
      </w:r>
      <w:r w:rsidRPr="002C2FC2">
        <w:rPr>
          <w:lang w:val="en-US"/>
        </w:rPr>
        <w:t>Explain a bit more how this alig</w:t>
      </w:r>
      <w:r>
        <w:rPr>
          <w:lang w:val="en-US"/>
        </w:rPr>
        <w:t>nment was obtained, and why it was done.</w:t>
      </w:r>
    </w:p>
  </w:comment>
  <w:comment w:id="231" w:author="Marko Kaksonen" w:date="2020-08-11T15:54:00Z" w:initials="MK">
    <w:p w14:paraId="3CC0A89B" w14:textId="44C385F1" w:rsidR="008A5A0F" w:rsidRPr="008A5A0F" w:rsidRDefault="008A5A0F">
      <w:pPr>
        <w:pStyle w:val="CommentText"/>
        <w:rPr>
          <w:lang w:val="en-US"/>
        </w:rPr>
      </w:pPr>
      <w:r>
        <w:rPr>
          <w:rStyle w:val="CommentReference"/>
        </w:rPr>
        <w:annotationRef/>
      </w:r>
      <w:r w:rsidRPr="008A5A0F">
        <w:rPr>
          <w:rStyle w:val="CommentReference"/>
          <w:lang w:val="en-US"/>
        </w:rPr>
        <w:t>Wouldn’t</w:t>
      </w:r>
      <w:r w:rsidRPr="008A5A0F">
        <w:rPr>
          <w:lang w:val="en-US"/>
        </w:rPr>
        <w:t xml:space="preserve"> thi</w:t>
      </w:r>
      <w:r>
        <w:rPr>
          <w:lang w:val="en-US"/>
        </w:rPr>
        <w:t>s reasoning</w:t>
      </w:r>
      <w:r w:rsidRPr="008A5A0F">
        <w:rPr>
          <w:lang w:val="en-US"/>
        </w:rPr>
        <w:t xml:space="preserve"> apply </w:t>
      </w:r>
      <w:r>
        <w:rPr>
          <w:lang w:val="en-US"/>
        </w:rPr>
        <w:t xml:space="preserve">also </w:t>
      </w:r>
      <w:r w:rsidRPr="008A5A0F">
        <w:rPr>
          <w:lang w:val="en-US"/>
        </w:rPr>
        <w:t>to Inp53</w:t>
      </w:r>
      <w:r>
        <w:rPr>
          <w:lang w:val="en-US"/>
        </w:rPr>
        <w:t>?</w:t>
      </w:r>
    </w:p>
  </w:comment>
  <w:comment w:id="232" w:author="Deepikaa Menon" w:date="2020-08-21T18:53:00Z" w:initials="MOU">
    <w:p w14:paraId="2A745453" w14:textId="517089B6" w:rsidR="00B05CB5" w:rsidRPr="00B05CB5" w:rsidRDefault="00B05CB5">
      <w:pPr>
        <w:pStyle w:val="CommentText"/>
        <w:rPr>
          <w:lang w:val="en-US"/>
        </w:rPr>
      </w:pPr>
      <w:r>
        <w:rPr>
          <w:rStyle w:val="CommentReference"/>
        </w:rPr>
        <w:annotationRef/>
      </w:r>
      <w:r w:rsidRPr="00B05CB5">
        <w:rPr>
          <w:lang w:val="en-US"/>
        </w:rPr>
        <w:t xml:space="preserve">Covered by the first sentence? I would </w:t>
      </w:r>
      <w:r>
        <w:rPr>
          <w:lang w:val="en-US"/>
        </w:rPr>
        <w:t>just skip this sentence)</w:t>
      </w:r>
    </w:p>
  </w:comment>
  <w:comment w:id="252" w:author="Marko Kaksonen" w:date="2020-08-11T16:24:00Z" w:initials="MK">
    <w:p w14:paraId="24521BF1" w14:textId="77777777" w:rsidR="0033194A" w:rsidRPr="0019302F" w:rsidRDefault="0033194A" w:rsidP="0033194A">
      <w:pPr>
        <w:pStyle w:val="CommentText"/>
        <w:rPr>
          <w:lang w:val="en-US"/>
        </w:rPr>
      </w:pPr>
      <w:r>
        <w:rPr>
          <w:rStyle w:val="CommentReference"/>
        </w:rPr>
        <w:annotationRef/>
      </w:r>
      <w:r w:rsidRPr="0019302F">
        <w:rPr>
          <w:lang w:val="en-US"/>
        </w:rPr>
        <w:t xml:space="preserve">This subsection does start with a </w:t>
      </w:r>
      <w:r>
        <w:rPr>
          <w:lang w:val="en-US"/>
        </w:rPr>
        <w:t>clear description of the question! Good!</w:t>
      </w:r>
    </w:p>
  </w:comment>
  <w:comment w:id="265" w:author="Marko Kaksonen" w:date="2020-08-11T15:59:00Z" w:initials="MK">
    <w:p w14:paraId="4C719143" w14:textId="33AD6F75" w:rsidR="00B34347" w:rsidRPr="00B34347" w:rsidRDefault="00B34347">
      <w:pPr>
        <w:pStyle w:val="CommentText"/>
        <w:rPr>
          <w:lang w:val="en-US"/>
        </w:rPr>
      </w:pPr>
      <w:r>
        <w:rPr>
          <w:rStyle w:val="CommentReference"/>
        </w:rPr>
        <w:annotationRef/>
      </w:r>
      <w:r w:rsidRPr="00B34347">
        <w:rPr>
          <w:lang w:val="en-US"/>
        </w:rPr>
        <w:t xml:space="preserve">Isn’t there work on </w:t>
      </w:r>
      <w:proofErr w:type="spellStart"/>
      <w:r w:rsidRPr="00B34347">
        <w:rPr>
          <w:lang w:val="en-US"/>
        </w:rPr>
        <w:t>Rvs</w:t>
      </w:r>
      <w:proofErr w:type="spellEnd"/>
      <w:r w:rsidRPr="00B34347">
        <w:rPr>
          <w:lang w:val="en-US"/>
        </w:rPr>
        <w:t xml:space="preserve"> in vitro that shows </w:t>
      </w:r>
      <w:r>
        <w:rPr>
          <w:lang w:val="en-US"/>
        </w:rPr>
        <w:t>an interplay between the protein and membrane curvature?</w:t>
      </w:r>
    </w:p>
  </w:comment>
  <w:comment w:id="269" w:author="Marko Kaksonen" w:date="2020-08-11T16:24:00Z" w:initials="MK">
    <w:p w14:paraId="2A2A3AF7" w14:textId="50E7AC53" w:rsidR="0019302F" w:rsidRPr="0019302F" w:rsidRDefault="0019302F">
      <w:pPr>
        <w:pStyle w:val="CommentText"/>
        <w:rPr>
          <w:lang w:val="en-US"/>
        </w:rPr>
      </w:pPr>
      <w:r>
        <w:rPr>
          <w:rStyle w:val="CommentReference"/>
        </w:rPr>
        <w:annotationRef/>
      </w:r>
      <w:r w:rsidRPr="0019302F">
        <w:rPr>
          <w:lang w:val="en-US"/>
        </w:rPr>
        <w:t xml:space="preserve">This subsection does start with a </w:t>
      </w:r>
      <w:r>
        <w:rPr>
          <w:lang w:val="en-US"/>
        </w:rPr>
        <w:t>clear description of the question! Good!</w:t>
      </w:r>
    </w:p>
  </w:comment>
  <w:comment w:id="275" w:author="Marko Kaksonen" w:date="2020-08-11T16:28:00Z" w:initials="MK">
    <w:p w14:paraId="566843AB" w14:textId="50EBAA24" w:rsidR="00B8348E" w:rsidRPr="00B8348E" w:rsidRDefault="00B8348E">
      <w:pPr>
        <w:pStyle w:val="CommentText"/>
        <w:rPr>
          <w:lang w:val="en-US"/>
        </w:rPr>
      </w:pPr>
      <w:r>
        <w:rPr>
          <w:rStyle w:val="CommentReference"/>
        </w:rPr>
        <w:annotationRef/>
      </w:r>
      <w:r w:rsidRPr="00B8348E">
        <w:rPr>
          <w:lang w:val="en-US"/>
        </w:rPr>
        <w:t>We don’t know that the G</w:t>
      </w:r>
      <w:r>
        <w:rPr>
          <w:lang w:val="en-US"/>
        </w:rPr>
        <w:t xml:space="preserve">PA is needed for proper folding and function. </w:t>
      </w:r>
      <w:r w:rsidR="00DA7288">
        <w:rPr>
          <w:lang w:val="en-US"/>
        </w:rPr>
        <w:t xml:space="preserve">I would explain the SH3 deletion as a an approach to eliminate potential curvature independent protein-protein interactions that can mediate </w:t>
      </w:r>
      <w:proofErr w:type="spellStart"/>
      <w:r w:rsidR="00DA7288">
        <w:rPr>
          <w:lang w:val="en-US"/>
        </w:rPr>
        <w:t>Rvs</w:t>
      </w:r>
      <w:proofErr w:type="spellEnd"/>
      <w:r w:rsidR="00DA7288">
        <w:rPr>
          <w:lang w:val="en-US"/>
        </w:rPr>
        <w:t xml:space="preserve"> localization. </w:t>
      </w:r>
    </w:p>
  </w:comment>
  <w:comment w:id="276" w:author="Marko Kaksonen" w:date="2020-08-11T16:36:00Z" w:initials="MK">
    <w:p w14:paraId="4ADB9C79" w14:textId="27B3A0D3" w:rsidR="00405262" w:rsidRPr="00405262" w:rsidRDefault="00405262">
      <w:pPr>
        <w:pStyle w:val="CommentText"/>
        <w:rPr>
          <w:lang w:val="en-US"/>
        </w:rPr>
      </w:pPr>
      <w:r>
        <w:rPr>
          <w:rStyle w:val="CommentReference"/>
        </w:rPr>
        <w:annotationRef/>
      </w:r>
      <w:r w:rsidRPr="00405262">
        <w:rPr>
          <w:lang w:val="en-US"/>
        </w:rPr>
        <w:t>Why this colocalization? What does it tell?</w:t>
      </w:r>
    </w:p>
  </w:comment>
  <w:comment w:id="277" w:author="Deepikaa Menon" w:date="2020-08-26T18:47:00Z" w:initials="MOU">
    <w:p w14:paraId="3B076ED6" w14:textId="71BD220A" w:rsidR="003D69BA" w:rsidRPr="003D69BA" w:rsidRDefault="003D69BA">
      <w:pPr>
        <w:pStyle w:val="CommentText"/>
        <w:rPr>
          <w:lang w:val="en-US"/>
        </w:rPr>
      </w:pPr>
      <w:r>
        <w:rPr>
          <w:rStyle w:val="CommentReference"/>
        </w:rPr>
        <w:annotationRef/>
      </w:r>
      <w:r w:rsidRPr="003D69BA">
        <w:rPr>
          <w:lang w:val="en-US"/>
        </w:rPr>
        <w:t xml:space="preserve">At the end of </w:t>
      </w:r>
      <w:r>
        <w:rPr>
          <w:lang w:val="en-US"/>
        </w:rPr>
        <w:t>t</w:t>
      </w:r>
      <w:r w:rsidRPr="003D69BA">
        <w:rPr>
          <w:lang w:val="en-US"/>
        </w:rPr>
        <w:t>he paragrap</w:t>
      </w:r>
      <w:r>
        <w:rPr>
          <w:lang w:val="en-US"/>
        </w:rPr>
        <w:t xml:space="preserve">h? </w:t>
      </w:r>
    </w:p>
  </w:comment>
  <w:comment w:id="280" w:author="Marko Kaksonen" w:date="2020-08-11T16:38:00Z" w:initials="MK">
    <w:p w14:paraId="032A3539" w14:textId="2EA59F7B" w:rsidR="0056000C" w:rsidRPr="00303062" w:rsidRDefault="0056000C">
      <w:pPr>
        <w:pStyle w:val="CommentText"/>
        <w:rPr>
          <w:lang w:val="en-US"/>
        </w:rPr>
      </w:pPr>
      <w:r>
        <w:rPr>
          <w:rStyle w:val="CommentReference"/>
        </w:rPr>
        <w:annotationRef/>
      </w:r>
      <w:r w:rsidRPr="00303062">
        <w:rPr>
          <w:lang w:val="en-US"/>
        </w:rPr>
        <w:t>Removed?</w:t>
      </w:r>
      <w:r w:rsidR="00303062" w:rsidRPr="00303062">
        <w:rPr>
          <w:lang w:val="en-US"/>
        </w:rPr>
        <w:t xml:space="preserve"> </w:t>
      </w:r>
      <w:r w:rsidR="00303062">
        <w:rPr>
          <w:lang w:val="en-US"/>
        </w:rPr>
        <w:t>“</w:t>
      </w:r>
      <w:r w:rsidR="00303062" w:rsidRPr="00303062">
        <w:rPr>
          <w:lang w:val="en-US"/>
        </w:rPr>
        <w:t>...</w:t>
      </w:r>
      <w:r w:rsidR="0015125D">
        <w:rPr>
          <w:lang w:val="en-US"/>
        </w:rPr>
        <w:t>was</w:t>
      </w:r>
      <w:r w:rsidR="00303062" w:rsidRPr="00303062">
        <w:rPr>
          <w:lang w:val="en-US"/>
        </w:rPr>
        <w:t xml:space="preserve"> not localize</w:t>
      </w:r>
      <w:r w:rsidR="0015125D">
        <w:rPr>
          <w:lang w:val="en-US"/>
        </w:rPr>
        <w:t>d</w:t>
      </w:r>
      <w:r w:rsidR="00303062">
        <w:rPr>
          <w:lang w:val="en-US"/>
        </w:rPr>
        <w:t>”</w:t>
      </w:r>
      <w:r w:rsidR="00303062" w:rsidRPr="00303062">
        <w:rPr>
          <w:lang w:val="en-US"/>
        </w:rPr>
        <w:t>, maybe?</w:t>
      </w:r>
    </w:p>
  </w:comment>
  <w:comment w:id="286" w:author="Marko Kaksonen" w:date="2020-08-11T16:39:00Z" w:initials="MK">
    <w:p w14:paraId="60E44580" w14:textId="3BE0B645" w:rsidR="006D2F54" w:rsidRPr="006D2F54" w:rsidRDefault="006D2F54">
      <w:pPr>
        <w:pStyle w:val="CommentText"/>
        <w:rPr>
          <w:lang w:val="en-US"/>
        </w:rPr>
      </w:pPr>
      <w:r w:rsidRPr="006D2F54">
        <w:rPr>
          <w:lang w:val="en-US"/>
        </w:rPr>
        <w:t xml:space="preserve">What are </w:t>
      </w:r>
      <w:r>
        <w:rPr>
          <w:rStyle w:val="CommentReference"/>
        </w:rPr>
        <w:annotationRef/>
      </w:r>
      <w:r w:rsidRPr="006D2F54">
        <w:rPr>
          <w:lang w:val="en-US"/>
        </w:rPr>
        <w:t xml:space="preserve">«actin-related proteins»? </w:t>
      </w:r>
      <w:r w:rsidR="000258CF">
        <w:rPr>
          <w:lang w:val="en-US"/>
        </w:rPr>
        <w:t>Arp2</w:t>
      </w:r>
      <w:r w:rsidR="00C505BA">
        <w:rPr>
          <w:lang w:val="en-US"/>
        </w:rPr>
        <w:t xml:space="preserve"> and </w:t>
      </w:r>
      <w:r w:rsidR="000258CF">
        <w:rPr>
          <w:lang w:val="en-US"/>
        </w:rPr>
        <w:t>3?</w:t>
      </w:r>
    </w:p>
  </w:comment>
  <w:comment w:id="309" w:author="Marko Kaksonen" w:date="2020-08-11T16:53:00Z" w:initials="MK">
    <w:p w14:paraId="71ED5FD3" w14:textId="6056B4E7" w:rsidR="00FC4710" w:rsidRPr="001D370B" w:rsidRDefault="00FC4710">
      <w:pPr>
        <w:pStyle w:val="CommentText"/>
        <w:rPr>
          <w:lang w:val="en-US"/>
        </w:rPr>
      </w:pPr>
      <w:r>
        <w:rPr>
          <w:rStyle w:val="CommentReference"/>
        </w:rPr>
        <w:annotationRef/>
      </w:r>
      <w:r w:rsidRPr="001D370B">
        <w:rPr>
          <w:lang w:val="en-US"/>
        </w:rPr>
        <w:t xml:space="preserve">Brief conclusions here. </w:t>
      </w:r>
    </w:p>
  </w:comment>
  <w:comment w:id="310" w:author="Marko Kaksonen" w:date="2020-08-11T16:54:00Z" w:initials="MK">
    <w:p w14:paraId="7B2B7F5D" w14:textId="10C9277B" w:rsidR="00C51111" w:rsidRPr="001D370B" w:rsidRDefault="00C51111">
      <w:pPr>
        <w:pStyle w:val="CommentText"/>
        <w:rPr>
          <w:lang w:val="en-US"/>
        </w:rPr>
      </w:pPr>
      <w:r>
        <w:rPr>
          <w:rStyle w:val="CommentReference"/>
        </w:rPr>
        <w:annotationRef/>
      </w:r>
      <w:r w:rsidRPr="001D370B">
        <w:rPr>
          <w:lang w:val="en-US"/>
        </w:rPr>
        <w:t>Be more specific.</w:t>
      </w:r>
    </w:p>
  </w:comment>
  <w:comment w:id="311" w:author="Marko Kaksonen" w:date="2020-08-11T16:57:00Z" w:initials="MK">
    <w:p w14:paraId="091565DE" w14:textId="268D7B92" w:rsidR="00EF747F" w:rsidRPr="001D370B" w:rsidRDefault="00EF747F">
      <w:pPr>
        <w:pStyle w:val="CommentText"/>
        <w:rPr>
          <w:lang w:val="en-US"/>
        </w:rPr>
      </w:pPr>
      <w:r>
        <w:rPr>
          <w:rStyle w:val="CommentReference"/>
        </w:rPr>
        <w:annotationRef/>
      </w:r>
      <w:r w:rsidRPr="001D370B">
        <w:rPr>
          <w:lang w:val="en-US"/>
        </w:rPr>
        <w:t>Delayed compared to what?</w:t>
      </w:r>
    </w:p>
  </w:comment>
  <w:comment w:id="312" w:author="Marko Kaksonen" w:date="2020-08-11T16:58:00Z" w:initials="MK">
    <w:p w14:paraId="794D10CF" w14:textId="2866230B" w:rsidR="00A12786" w:rsidRPr="004C50D5" w:rsidRDefault="00A12786">
      <w:pPr>
        <w:pStyle w:val="CommentText"/>
        <w:rPr>
          <w:lang w:val="en-US"/>
        </w:rPr>
      </w:pPr>
      <w:r>
        <w:rPr>
          <w:rStyle w:val="CommentReference"/>
        </w:rPr>
        <w:annotationRef/>
      </w:r>
      <w:r w:rsidRPr="004C50D5">
        <w:rPr>
          <w:lang w:val="en-US"/>
        </w:rPr>
        <w:t>What does this mean?</w:t>
      </w:r>
      <w:r w:rsidR="004C50D5">
        <w:rPr>
          <w:lang w:val="en-US"/>
        </w:rPr>
        <w:t xml:space="preserve"> Give the interpretation. </w:t>
      </w:r>
    </w:p>
  </w:comment>
  <w:comment w:id="315" w:author="Marko Kaksonen" w:date="2020-08-11T17:05:00Z" w:initials="MK">
    <w:p w14:paraId="3DD6A13B" w14:textId="4C3BC722" w:rsidR="00511A79" w:rsidRPr="00511A79" w:rsidRDefault="00511A79">
      <w:pPr>
        <w:pStyle w:val="CommentText"/>
        <w:rPr>
          <w:lang w:val="en-US"/>
        </w:rPr>
      </w:pPr>
      <w:r>
        <w:rPr>
          <w:rStyle w:val="CommentReference"/>
        </w:rPr>
        <w:annotationRef/>
      </w:r>
      <w:r w:rsidRPr="00511A79">
        <w:rPr>
          <w:lang w:val="en-US"/>
        </w:rPr>
        <w:t xml:space="preserve">It might be better to start </w:t>
      </w:r>
      <w:r>
        <w:rPr>
          <w:lang w:val="en-US"/>
        </w:rPr>
        <w:t xml:space="preserve">by describing </w:t>
      </w:r>
      <w:r w:rsidRPr="00511A79">
        <w:rPr>
          <w:lang w:val="en-US"/>
        </w:rPr>
        <w:t xml:space="preserve">a </w:t>
      </w:r>
      <w:r>
        <w:rPr>
          <w:lang w:val="en-US"/>
        </w:rPr>
        <w:t xml:space="preserve">more general question that would provide a better motivation for all the experiments with different gene doses in diploids and haploids. </w:t>
      </w:r>
    </w:p>
  </w:comment>
  <w:comment w:id="316" w:author="Marko Kaksonen" w:date="2020-08-11T17:02:00Z" w:initials="MK">
    <w:p w14:paraId="3A8F523E" w14:textId="2F5A10DD" w:rsidR="00A960B7" w:rsidRPr="00A960B7" w:rsidRDefault="00A960B7">
      <w:pPr>
        <w:pStyle w:val="CommentText"/>
        <w:rPr>
          <w:lang w:val="en-US"/>
        </w:rPr>
      </w:pPr>
      <w:r>
        <w:rPr>
          <w:rStyle w:val="CommentReference"/>
        </w:rPr>
        <w:annotationRef/>
      </w:r>
      <w:r w:rsidRPr="00A960B7">
        <w:rPr>
          <w:lang w:val="en-US"/>
        </w:rPr>
        <w:t xml:space="preserve">Loss of SH3 interaction could lead </w:t>
      </w:r>
      <w:r>
        <w:rPr>
          <w:lang w:val="en-US"/>
        </w:rPr>
        <w:t xml:space="preserve">to reduced number of </w:t>
      </w:r>
      <w:proofErr w:type="spellStart"/>
      <w:r>
        <w:rPr>
          <w:lang w:val="en-US"/>
        </w:rPr>
        <w:t>Rvs</w:t>
      </w:r>
      <w:proofErr w:type="spellEnd"/>
      <w:r>
        <w:rPr>
          <w:lang w:val="en-US"/>
        </w:rPr>
        <w:t xml:space="preserve"> being recruited. These two options are not mut</w:t>
      </w:r>
      <w:r w:rsidR="00DE5832">
        <w:rPr>
          <w:lang w:val="en-US"/>
        </w:rPr>
        <w:t>u</w:t>
      </w:r>
      <w:r>
        <w:rPr>
          <w:lang w:val="en-US"/>
        </w:rPr>
        <w:t xml:space="preserve">ally exclusi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DE7F842" w15:done="0"/>
  <w15:commentEx w15:paraId="272BEE65" w15:done="0"/>
  <w15:commentEx w15:paraId="51B4B9D4" w15:done="0"/>
  <w15:commentEx w15:paraId="21D71B19" w15:done="0"/>
  <w15:commentEx w15:paraId="724F087C" w15:done="0"/>
  <w15:commentEx w15:paraId="3ED2DBBA" w15:done="0"/>
  <w15:commentEx w15:paraId="203CD6DC" w15:done="0"/>
  <w15:commentEx w15:paraId="1D40CB61" w15:done="0"/>
  <w15:commentEx w15:paraId="62B4E3CF" w15:done="0"/>
  <w15:commentEx w15:paraId="183C2099" w15:done="0"/>
  <w15:commentEx w15:paraId="1DDA1D26" w15:done="0"/>
  <w15:commentEx w15:paraId="6939219C" w15:done="0"/>
  <w15:commentEx w15:paraId="6FE4273C" w15:done="0"/>
  <w15:commentEx w15:paraId="5FD6FE60" w15:done="0"/>
  <w15:commentEx w15:paraId="3CC0A89B" w15:done="0"/>
  <w15:commentEx w15:paraId="2A745453" w15:paraIdParent="3CC0A89B" w15:done="0"/>
  <w15:commentEx w15:paraId="24521BF1" w15:done="0"/>
  <w15:commentEx w15:paraId="4C719143" w15:done="0"/>
  <w15:commentEx w15:paraId="2A2A3AF7" w15:done="0"/>
  <w15:commentEx w15:paraId="566843AB" w15:done="0"/>
  <w15:commentEx w15:paraId="4ADB9C79" w15:done="0"/>
  <w15:commentEx w15:paraId="3B076ED6" w15:paraIdParent="4ADB9C79" w15:done="0"/>
  <w15:commentEx w15:paraId="032A3539" w15:done="0"/>
  <w15:commentEx w15:paraId="60E44580" w15:done="0"/>
  <w15:commentEx w15:paraId="71ED5FD3" w15:done="0"/>
  <w15:commentEx w15:paraId="7B2B7F5D" w15:done="0"/>
  <w15:commentEx w15:paraId="091565DE" w15:done="0"/>
  <w15:commentEx w15:paraId="794D10CF" w15:done="0"/>
  <w15:commentEx w15:paraId="3DD6A13B" w15:done="0"/>
  <w15:commentEx w15:paraId="3A8F52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D2138" w16cex:dateUtc="2020-08-11T11:52:00Z"/>
  <w16cex:commentExtensible w16cex:durableId="22DD221B" w16cex:dateUtc="2020-08-11T11:56:00Z"/>
  <w16cex:commentExtensible w16cex:durableId="22DD2296" w16cex:dateUtc="2020-08-11T11:58:00Z"/>
  <w16cex:commentExtensible w16cex:durableId="22DD2658" w16cex:dateUtc="2020-08-11T12:14:00Z"/>
  <w16cex:commentExtensible w16cex:durableId="22DD26CF" w16cex:dateUtc="2020-08-11T12:16:00Z"/>
  <w16cex:commentExtensible w16cex:durableId="22E7AAD0" w16cex:dateUtc="2020-08-11T12:17:00Z"/>
  <w16cex:commentExtensible w16cex:durableId="22DD26FB" w16cex:dateUtc="2020-08-11T12:17:00Z"/>
  <w16cex:commentExtensible w16cex:durableId="22DD2776" w16cex:dateUtc="2020-08-11T12:19:00Z"/>
  <w16cex:commentExtensible w16cex:durableId="22DD27E3" w16cex:dateUtc="2020-08-11T12:21:00Z"/>
  <w16cex:commentExtensible w16cex:durableId="22DD2830" w16cex:dateUtc="2020-08-11T12:22:00Z"/>
  <w16cex:commentExtensible w16cex:durableId="22DD3116" w16cex:dateUtc="2020-08-11T13:00:00Z"/>
  <w16cex:commentExtensible w16cex:durableId="22DD3D3C" w16cex:dateUtc="2020-08-11T13:52:00Z"/>
  <w16cex:commentExtensible w16cex:durableId="22DD3CF9" w16cex:dateUtc="2020-08-11T13:51:00Z"/>
  <w16cex:commentExtensible w16cex:durableId="22DD3D18" w16cex:dateUtc="2020-08-11T13:51:00Z"/>
  <w16cex:commentExtensible w16cex:durableId="22DD3DB1" w16cex:dateUtc="2020-08-11T13:54:00Z"/>
  <w16cex:commentExtensible w16cex:durableId="22EA96A3" w16cex:dateUtc="2020-08-21T16:53:00Z"/>
  <w16cex:commentExtensible w16cex:durableId="22F0E3B6" w16cex:dateUtc="2020-08-11T14:24:00Z"/>
  <w16cex:commentExtensible w16cex:durableId="22DD44D9" w16cex:dateUtc="2020-08-11T14:24:00Z"/>
  <w16cex:commentExtensible w16cex:durableId="22DD45C8" w16cex:dateUtc="2020-08-11T14:28:00Z"/>
  <w16cex:commentExtensible w16cex:durableId="22DD4784" w16cex:dateUtc="2020-08-11T14:36:00Z"/>
  <w16cex:commentExtensible w16cex:durableId="22F12CA8" w16cex:dateUtc="2020-08-26T16:47:00Z"/>
  <w16cex:commentExtensible w16cex:durableId="22DD47E8" w16cex:dateUtc="2020-08-11T14:38:00Z"/>
  <w16cex:commentExtensible w16cex:durableId="22DD4846" w16cex:dateUtc="2020-08-11T14:39:00Z"/>
  <w16cex:commentExtensible w16cex:durableId="22DD4BA3" w16cex:dateUtc="2020-08-11T14:53:00Z"/>
  <w16cex:commentExtensible w16cex:durableId="22DD4BD1" w16cex:dateUtc="2020-08-11T14:54:00Z"/>
  <w16cex:commentExtensible w16cex:durableId="22DD4C78" w16cex:dateUtc="2020-08-11T14:57:00Z"/>
  <w16cex:commentExtensible w16cex:durableId="22DD4CAD" w16cex:dateUtc="2020-08-11T14:58:00Z"/>
  <w16cex:commentExtensible w16cex:durableId="22DD4E60" w16cex:dateUtc="2020-08-11T15:05:00Z"/>
  <w16cex:commentExtensible w16cex:durableId="22DD4DB8" w16cex:dateUtc="2020-08-11T15: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DE7F842" w16cid:durableId="22DD2138"/>
  <w16cid:commentId w16cid:paraId="272BEE65" w16cid:durableId="22DD221B"/>
  <w16cid:commentId w16cid:paraId="51B4B9D4" w16cid:durableId="22DD2296"/>
  <w16cid:commentId w16cid:paraId="21D71B19" w16cid:durableId="22DD2658"/>
  <w16cid:commentId w16cid:paraId="724F087C" w16cid:durableId="22DD26CF"/>
  <w16cid:commentId w16cid:paraId="3ED2DBBA" w16cid:durableId="22E7AAD0"/>
  <w16cid:commentId w16cid:paraId="203CD6DC" w16cid:durableId="22DD26FB"/>
  <w16cid:commentId w16cid:paraId="1D40CB61" w16cid:durableId="22DD2776"/>
  <w16cid:commentId w16cid:paraId="62B4E3CF" w16cid:durableId="22DD27E3"/>
  <w16cid:commentId w16cid:paraId="183C2099" w16cid:durableId="22DD2830"/>
  <w16cid:commentId w16cid:paraId="1DDA1D26" w16cid:durableId="22DD3116"/>
  <w16cid:commentId w16cid:paraId="6939219C" w16cid:durableId="22DD3D3C"/>
  <w16cid:commentId w16cid:paraId="6FE4273C" w16cid:durableId="22DD3CF9"/>
  <w16cid:commentId w16cid:paraId="5FD6FE60" w16cid:durableId="22DD3D18"/>
  <w16cid:commentId w16cid:paraId="3CC0A89B" w16cid:durableId="22DD3DB1"/>
  <w16cid:commentId w16cid:paraId="2A745453" w16cid:durableId="22EA96A3"/>
  <w16cid:commentId w16cid:paraId="24521BF1" w16cid:durableId="22F0E3B6"/>
  <w16cid:commentId w16cid:paraId="2A2A3AF7" w16cid:durableId="22DD44D9"/>
  <w16cid:commentId w16cid:paraId="566843AB" w16cid:durableId="22DD45C8"/>
  <w16cid:commentId w16cid:paraId="4ADB9C79" w16cid:durableId="22DD4784"/>
  <w16cid:commentId w16cid:paraId="3B076ED6" w16cid:durableId="22F12CA8"/>
  <w16cid:commentId w16cid:paraId="032A3539" w16cid:durableId="22DD47E8"/>
  <w16cid:commentId w16cid:paraId="60E44580" w16cid:durableId="22DD4846"/>
  <w16cid:commentId w16cid:paraId="71ED5FD3" w16cid:durableId="22DD4BA3"/>
  <w16cid:commentId w16cid:paraId="7B2B7F5D" w16cid:durableId="22DD4BD1"/>
  <w16cid:commentId w16cid:paraId="091565DE" w16cid:durableId="22DD4C78"/>
  <w16cid:commentId w16cid:paraId="794D10CF" w16cid:durableId="22DD4CAD"/>
  <w16cid:commentId w16cid:paraId="3DD6A13B" w16cid:durableId="22DD4E60"/>
  <w16cid:commentId w16cid:paraId="3A8F523E" w16cid:durableId="22DD4DB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OpenSans">
    <w:altName w:val="Cambria"/>
    <w:panose1 w:val="020B0604020202020204"/>
    <w:charset w:val="00"/>
    <w:family w:val="roman"/>
    <w:pitch w:val="default"/>
  </w:font>
  <w:font w:name="STIXMath">
    <w:altName w:val="Cambria"/>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0B07CD0"/>
    <w:multiLevelType w:val="multilevel"/>
    <w:tmpl w:val="03CCFAB8"/>
    <w:lvl w:ilvl="0">
      <w:start w:val="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0DB0A1D"/>
    <w:multiLevelType w:val="multilevel"/>
    <w:tmpl w:val="7D743C1E"/>
    <w:lvl w:ilvl="0">
      <w:start w:val="10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1AB18E0"/>
    <w:multiLevelType w:val="multilevel"/>
    <w:tmpl w:val="2010528C"/>
    <w:lvl w:ilvl="0">
      <w:start w:val="9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ko Kaksonen">
    <w15:presenceInfo w15:providerId="None" w15:userId="Marko Kaksonen"/>
  </w15:person>
  <w15:person w15:author="Deepikaa Menon">
    <w15:presenceInfo w15:providerId="None" w15:userId="Deepikaa Men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7"/>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760B"/>
    <w:rsid w:val="00013B95"/>
    <w:rsid w:val="000229B3"/>
    <w:rsid w:val="000258CF"/>
    <w:rsid w:val="00033498"/>
    <w:rsid w:val="00043AF6"/>
    <w:rsid w:val="00043EA2"/>
    <w:rsid w:val="00070A77"/>
    <w:rsid w:val="00083E34"/>
    <w:rsid w:val="00085772"/>
    <w:rsid w:val="00094458"/>
    <w:rsid w:val="000A3A09"/>
    <w:rsid w:val="000A54C8"/>
    <w:rsid w:val="000A6ABC"/>
    <w:rsid w:val="000B474F"/>
    <w:rsid w:val="000C1FCB"/>
    <w:rsid w:val="000C36D6"/>
    <w:rsid w:val="000C4136"/>
    <w:rsid w:val="000D1EF4"/>
    <w:rsid w:val="000D7DCB"/>
    <w:rsid w:val="000E28F4"/>
    <w:rsid w:val="001224E2"/>
    <w:rsid w:val="00123EB5"/>
    <w:rsid w:val="001359C6"/>
    <w:rsid w:val="0015125D"/>
    <w:rsid w:val="00160B05"/>
    <w:rsid w:val="00172748"/>
    <w:rsid w:val="00175952"/>
    <w:rsid w:val="00175F46"/>
    <w:rsid w:val="001844E3"/>
    <w:rsid w:val="00187E91"/>
    <w:rsid w:val="001909E4"/>
    <w:rsid w:val="0019302F"/>
    <w:rsid w:val="001B466F"/>
    <w:rsid w:val="001D370B"/>
    <w:rsid w:val="001E593D"/>
    <w:rsid w:val="001F4543"/>
    <w:rsid w:val="001F68DB"/>
    <w:rsid w:val="0020564C"/>
    <w:rsid w:val="0021012B"/>
    <w:rsid w:val="00211406"/>
    <w:rsid w:val="00212DA3"/>
    <w:rsid w:val="00214437"/>
    <w:rsid w:val="0021547F"/>
    <w:rsid w:val="00222CAF"/>
    <w:rsid w:val="00235A04"/>
    <w:rsid w:val="00241C6B"/>
    <w:rsid w:val="00243620"/>
    <w:rsid w:val="00244B5E"/>
    <w:rsid w:val="00250960"/>
    <w:rsid w:val="00254307"/>
    <w:rsid w:val="00267224"/>
    <w:rsid w:val="0026735D"/>
    <w:rsid w:val="00275F57"/>
    <w:rsid w:val="002815F6"/>
    <w:rsid w:val="002B3B1B"/>
    <w:rsid w:val="002B5546"/>
    <w:rsid w:val="002C1F78"/>
    <w:rsid w:val="002C2FC2"/>
    <w:rsid w:val="002C6B3A"/>
    <w:rsid w:val="002D19D3"/>
    <w:rsid w:val="00303062"/>
    <w:rsid w:val="00317217"/>
    <w:rsid w:val="00322674"/>
    <w:rsid w:val="0033194A"/>
    <w:rsid w:val="003604FC"/>
    <w:rsid w:val="003634BC"/>
    <w:rsid w:val="00373557"/>
    <w:rsid w:val="0038763E"/>
    <w:rsid w:val="003A4BED"/>
    <w:rsid w:val="003C1C07"/>
    <w:rsid w:val="003C1D7B"/>
    <w:rsid w:val="003D69BA"/>
    <w:rsid w:val="003E16DA"/>
    <w:rsid w:val="00403567"/>
    <w:rsid w:val="004047C8"/>
    <w:rsid w:val="00405262"/>
    <w:rsid w:val="004232A1"/>
    <w:rsid w:val="004434AE"/>
    <w:rsid w:val="004469B2"/>
    <w:rsid w:val="004556EA"/>
    <w:rsid w:val="00462D65"/>
    <w:rsid w:val="004631C7"/>
    <w:rsid w:val="00465CDC"/>
    <w:rsid w:val="00467C0D"/>
    <w:rsid w:val="0047595C"/>
    <w:rsid w:val="0049760B"/>
    <w:rsid w:val="004A29F3"/>
    <w:rsid w:val="004B2221"/>
    <w:rsid w:val="004B2DB9"/>
    <w:rsid w:val="004B4674"/>
    <w:rsid w:val="004B6220"/>
    <w:rsid w:val="004C4209"/>
    <w:rsid w:val="004C50D5"/>
    <w:rsid w:val="004C61FE"/>
    <w:rsid w:val="004D2E75"/>
    <w:rsid w:val="004F1B4E"/>
    <w:rsid w:val="00507248"/>
    <w:rsid w:val="00511A79"/>
    <w:rsid w:val="00512301"/>
    <w:rsid w:val="0051353E"/>
    <w:rsid w:val="00514D92"/>
    <w:rsid w:val="00515A1E"/>
    <w:rsid w:val="00521600"/>
    <w:rsid w:val="00521DF9"/>
    <w:rsid w:val="00523FED"/>
    <w:rsid w:val="00524C2D"/>
    <w:rsid w:val="0053184D"/>
    <w:rsid w:val="00533883"/>
    <w:rsid w:val="00535258"/>
    <w:rsid w:val="0056000C"/>
    <w:rsid w:val="005745AF"/>
    <w:rsid w:val="00592F79"/>
    <w:rsid w:val="005B35B7"/>
    <w:rsid w:val="005B667B"/>
    <w:rsid w:val="005B7C1F"/>
    <w:rsid w:val="005D360B"/>
    <w:rsid w:val="005D6C38"/>
    <w:rsid w:val="005E1AF3"/>
    <w:rsid w:val="005E33F5"/>
    <w:rsid w:val="005F4F2C"/>
    <w:rsid w:val="005F63D0"/>
    <w:rsid w:val="0062319E"/>
    <w:rsid w:val="00640460"/>
    <w:rsid w:val="00646E82"/>
    <w:rsid w:val="00647073"/>
    <w:rsid w:val="006628DD"/>
    <w:rsid w:val="00681BBD"/>
    <w:rsid w:val="006938AF"/>
    <w:rsid w:val="00695335"/>
    <w:rsid w:val="006A0C15"/>
    <w:rsid w:val="006A3E7A"/>
    <w:rsid w:val="006B1ECA"/>
    <w:rsid w:val="006C47E5"/>
    <w:rsid w:val="006D2F54"/>
    <w:rsid w:val="006E03A2"/>
    <w:rsid w:val="006E3A69"/>
    <w:rsid w:val="006F2B1F"/>
    <w:rsid w:val="0071505D"/>
    <w:rsid w:val="0072196F"/>
    <w:rsid w:val="007353B7"/>
    <w:rsid w:val="0074498B"/>
    <w:rsid w:val="007463C2"/>
    <w:rsid w:val="00751523"/>
    <w:rsid w:val="007612FF"/>
    <w:rsid w:val="007649A2"/>
    <w:rsid w:val="00767AED"/>
    <w:rsid w:val="007758B4"/>
    <w:rsid w:val="007767DD"/>
    <w:rsid w:val="007837AF"/>
    <w:rsid w:val="00786BCB"/>
    <w:rsid w:val="007954FE"/>
    <w:rsid w:val="007A60F1"/>
    <w:rsid w:val="007B36F4"/>
    <w:rsid w:val="007C5813"/>
    <w:rsid w:val="007C6FDC"/>
    <w:rsid w:val="007D20E1"/>
    <w:rsid w:val="007D22B2"/>
    <w:rsid w:val="007F4A3D"/>
    <w:rsid w:val="008022CE"/>
    <w:rsid w:val="00805527"/>
    <w:rsid w:val="00820944"/>
    <w:rsid w:val="00821DBE"/>
    <w:rsid w:val="00826E77"/>
    <w:rsid w:val="00832583"/>
    <w:rsid w:val="008368F7"/>
    <w:rsid w:val="008375F6"/>
    <w:rsid w:val="00840884"/>
    <w:rsid w:val="00857359"/>
    <w:rsid w:val="008668B9"/>
    <w:rsid w:val="00885DDB"/>
    <w:rsid w:val="008A1B5A"/>
    <w:rsid w:val="008A5A0F"/>
    <w:rsid w:val="008C454A"/>
    <w:rsid w:val="008E22CC"/>
    <w:rsid w:val="008F03BE"/>
    <w:rsid w:val="00910623"/>
    <w:rsid w:val="00912D63"/>
    <w:rsid w:val="00920BDF"/>
    <w:rsid w:val="00924D41"/>
    <w:rsid w:val="00925343"/>
    <w:rsid w:val="00934464"/>
    <w:rsid w:val="0094620A"/>
    <w:rsid w:val="0094646B"/>
    <w:rsid w:val="009466B6"/>
    <w:rsid w:val="00956D2C"/>
    <w:rsid w:val="0096064A"/>
    <w:rsid w:val="00977B5F"/>
    <w:rsid w:val="009879A9"/>
    <w:rsid w:val="00994692"/>
    <w:rsid w:val="009A51A0"/>
    <w:rsid w:val="009B02F7"/>
    <w:rsid w:val="009B6280"/>
    <w:rsid w:val="009C165C"/>
    <w:rsid w:val="009C3A34"/>
    <w:rsid w:val="009C4F87"/>
    <w:rsid w:val="009E1686"/>
    <w:rsid w:val="009E3AFE"/>
    <w:rsid w:val="009F0756"/>
    <w:rsid w:val="009F6682"/>
    <w:rsid w:val="00A12786"/>
    <w:rsid w:val="00A15BDE"/>
    <w:rsid w:val="00A16076"/>
    <w:rsid w:val="00A4139C"/>
    <w:rsid w:val="00A44C62"/>
    <w:rsid w:val="00A53563"/>
    <w:rsid w:val="00A56993"/>
    <w:rsid w:val="00A57C5C"/>
    <w:rsid w:val="00A70FF3"/>
    <w:rsid w:val="00A8051E"/>
    <w:rsid w:val="00A81C7E"/>
    <w:rsid w:val="00A826C5"/>
    <w:rsid w:val="00A875F2"/>
    <w:rsid w:val="00A960B7"/>
    <w:rsid w:val="00AA2BF5"/>
    <w:rsid w:val="00AC26D2"/>
    <w:rsid w:val="00AD6AAE"/>
    <w:rsid w:val="00AE6D73"/>
    <w:rsid w:val="00B05CB5"/>
    <w:rsid w:val="00B078BF"/>
    <w:rsid w:val="00B12B47"/>
    <w:rsid w:val="00B20AC2"/>
    <w:rsid w:val="00B20E9B"/>
    <w:rsid w:val="00B30416"/>
    <w:rsid w:val="00B34347"/>
    <w:rsid w:val="00B62146"/>
    <w:rsid w:val="00B754AD"/>
    <w:rsid w:val="00B804C7"/>
    <w:rsid w:val="00B80A77"/>
    <w:rsid w:val="00B820CD"/>
    <w:rsid w:val="00B8348E"/>
    <w:rsid w:val="00BB2EFE"/>
    <w:rsid w:val="00BB6124"/>
    <w:rsid w:val="00BB76D6"/>
    <w:rsid w:val="00BB7B8C"/>
    <w:rsid w:val="00BB7C3B"/>
    <w:rsid w:val="00BC10C4"/>
    <w:rsid w:val="00BE673B"/>
    <w:rsid w:val="00BF29B4"/>
    <w:rsid w:val="00C01177"/>
    <w:rsid w:val="00C12A6E"/>
    <w:rsid w:val="00C13DCA"/>
    <w:rsid w:val="00C15CDF"/>
    <w:rsid w:val="00C15D2D"/>
    <w:rsid w:val="00C15FF0"/>
    <w:rsid w:val="00C36001"/>
    <w:rsid w:val="00C424E1"/>
    <w:rsid w:val="00C505BA"/>
    <w:rsid w:val="00C51111"/>
    <w:rsid w:val="00C55C72"/>
    <w:rsid w:val="00C6386D"/>
    <w:rsid w:val="00C7321A"/>
    <w:rsid w:val="00C7454B"/>
    <w:rsid w:val="00C850DC"/>
    <w:rsid w:val="00C90F92"/>
    <w:rsid w:val="00CA11BF"/>
    <w:rsid w:val="00CB0AE7"/>
    <w:rsid w:val="00CC3C1D"/>
    <w:rsid w:val="00CD2832"/>
    <w:rsid w:val="00CE59D6"/>
    <w:rsid w:val="00D15A13"/>
    <w:rsid w:val="00D21BC5"/>
    <w:rsid w:val="00D3266E"/>
    <w:rsid w:val="00D35B5D"/>
    <w:rsid w:val="00D45E71"/>
    <w:rsid w:val="00D54EBD"/>
    <w:rsid w:val="00D66DDA"/>
    <w:rsid w:val="00D84501"/>
    <w:rsid w:val="00D86D10"/>
    <w:rsid w:val="00D920E9"/>
    <w:rsid w:val="00D9402C"/>
    <w:rsid w:val="00DA0C04"/>
    <w:rsid w:val="00DA0C99"/>
    <w:rsid w:val="00DA3EA8"/>
    <w:rsid w:val="00DA426F"/>
    <w:rsid w:val="00DA4C5A"/>
    <w:rsid w:val="00DA7288"/>
    <w:rsid w:val="00DB07B0"/>
    <w:rsid w:val="00DB2B0A"/>
    <w:rsid w:val="00DC274A"/>
    <w:rsid w:val="00DD2E62"/>
    <w:rsid w:val="00DD5BAF"/>
    <w:rsid w:val="00DE5832"/>
    <w:rsid w:val="00DF348D"/>
    <w:rsid w:val="00DF75EE"/>
    <w:rsid w:val="00E15734"/>
    <w:rsid w:val="00E25E4E"/>
    <w:rsid w:val="00E37582"/>
    <w:rsid w:val="00E40542"/>
    <w:rsid w:val="00E47A25"/>
    <w:rsid w:val="00E516B9"/>
    <w:rsid w:val="00E66FD6"/>
    <w:rsid w:val="00E70600"/>
    <w:rsid w:val="00E8534E"/>
    <w:rsid w:val="00EA097B"/>
    <w:rsid w:val="00EA69D6"/>
    <w:rsid w:val="00EC7F2F"/>
    <w:rsid w:val="00ED10ED"/>
    <w:rsid w:val="00ED21C9"/>
    <w:rsid w:val="00ED2C89"/>
    <w:rsid w:val="00ED6318"/>
    <w:rsid w:val="00EF747F"/>
    <w:rsid w:val="00F25866"/>
    <w:rsid w:val="00F26B04"/>
    <w:rsid w:val="00F432DD"/>
    <w:rsid w:val="00F472AE"/>
    <w:rsid w:val="00F54E14"/>
    <w:rsid w:val="00F644D6"/>
    <w:rsid w:val="00F73176"/>
    <w:rsid w:val="00F83A85"/>
    <w:rsid w:val="00F85ED8"/>
    <w:rsid w:val="00FB0F24"/>
    <w:rsid w:val="00FB46A9"/>
    <w:rsid w:val="00FC35AE"/>
    <w:rsid w:val="00FC4710"/>
    <w:rsid w:val="00FC7C29"/>
    <w:rsid w:val="00FD2F89"/>
    <w:rsid w:val="00FD6785"/>
    <w:rsid w:val="00FE0C43"/>
    <w:rsid w:val="00FE14E6"/>
    <w:rsid w:val="00FF4D28"/>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1D7331"/>
  <w15:chartTrackingRefBased/>
  <w15:docId w15:val="{B8887808-D4D8-0C48-B27D-79A4A4BE38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C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20944"/>
    <w:rPr>
      <w:sz w:val="16"/>
      <w:szCs w:val="16"/>
    </w:rPr>
  </w:style>
  <w:style w:type="paragraph" w:styleId="CommentText">
    <w:name w:val="annotation text"/>
    <w:basedOn w:val="Normal"/>
    <w:link w:val="CommentTextChar"/>
    <w:uiPriority w:val="99"/>
    <w:semiHidden/>
    <w:unhideWhenUsed/>
    <w:rsid w:val="00820944"/>
    <w:rPr>
      <w:sz w:val="20"/>
      <w:szCs w:val="20"/>
    </w:rPr>
  </w:style>
  <w:style w:type="character" w:customStyle="1" w:styleId="CommentTextChar">
    <w:name w:val="Comment Text Char"/>
    <w:basedOn w:val="DefaultParagraphFont"/>
    <w:link w:val="CommentText"/>
    <w:uiPriority w:val="99"/>
    <w:semiHidden/>
    <w:rsid w:val="00820944"/>
    <w:rPr>
      <w:sz w:val="20"/>
      <w:szCs w:val="20"/>
    </w:rPr>
  </w:style>
  <w:style w:type="paragraph" w:styleId="CommentSubject">
    <w:name w:val="annotation subject"/>
    <w:basedOn w:val="CommentText"/>
    <w:next w:val="CommentText"/>
    <w:link w:val="CommentSubjectChar"/>
    <w:uiPriority w:val="99"/>
    <w:semiHidden/>
    <w:unhideWhenUsed/>
    <w:rsid w:val="00820944"/>
    <w:rPr>
      <w:b/>
      <w:bCs/>
    </w:rPr>
  </w:style>
  <w:style w:type="character" w:customStyle="1" w:styleId="CommentSubjectChar">
    <w:name w:val="Comment Subject Char"/>
    <w:basedOn w:val="CommentTextChar"/>
    <w:link w:val="CommentSubject"/>
    <w:uiPriority w:val="99"/>
    <w:semiHidden/>
    <w:rsid w:val="00820944"/>
    <w:rPr>
      <w:b/>
      <w:bCs/>
      <w:sz w:val="20"/>
      <w:szCs w:val="20"/>
    </w:rPr>
  </w:style>
  <w:style w:type="paragraph" w:styleId="BalloonText">
    <w:name w:val="Balloon Text"/>
    <w:basedOn w:val="Normal"/>
    <w:link w:val="BalloonTextChar"/>
    <w:uiPriority w:val="99"/>
    <w:semiHidden/>
    <w:unhideWhenUsed/>
    <w:rsid w:val="0082094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20944"/>
    <w:rPr>
      <w:rFonts w:ascii="Times New Roman" w:hAnsi="Times New Roman" w:cs="Times New Roman"/>
      <w:sz w:val="18"/>
      <w:szCs w:val="18"/>
    </w:rPr>
  </w:style>
  <w:style w:type="paragraph" w:styleId="NormalWeb">
    <w:name w:val="Normal (Web)"/>
    <w:basedOn w:val="Normal"/>
    <w:uiPriority w:val="99"/>
    <w:semiHidden/>
    <w:unhideWhenUsed/>
    <w:rsid w:val="006B1ECA"/>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1440024">
      <w:bodyDiv w:val="1"/>
      <w:marLeft w:val="0"/>
      <w:marRight w:val="0"/>
      <w:marTop w:val="0"/>
      <w:marBottom w:val="0"/>
      <w:divBdr>
        <w:top w:val="none" w:sz="0" w:space="0" w:color="auto"/>
        <w:left w:val="none" w:sz="0" w:space="0" w:color="auto"/>
        <w:bottom w:val="none" w:sz="0" w:space="0" w:color="auto"/>
        <w:right w:val="none" w:sz="0" w:space="0" w:color="auto"/>
      </w:divBdr>
      <w:divsChild>
        <w:div w:id="202404402">
          <w:marLeft w:val="0"/>
          <w:marRight w:val="0"/>
          <w:marTop w:val="0"/>
          <w:marBottom w:val="0"/>
          <w:divBdr>
            <w:top w:val="none" w:sz="0" w:space="0" w:color="auto"/>
            <w:left w:val="none" w:sz="0" w:space="0" w:color="auto"/>
            <w:bottom w:val="none" w:sz="0" w:space="0" w:color="auto"/>
            <w:right w:val="none" w:sz="0" w:space="0" w:color="auto"/>
          </w:divBdr>
          <w:divsChild>
            <w:div w:id="1691250506">
              <w:marLeft w:val="0"/>
              <w:marRight w:val="0"/>
              <w:marTop w:val="0"/>
              <w:marBottom w:val="0"/>
              <w:divBdr>
                <w:top w:val="none" w:sz="0" w:space="0" w:color="auto"/>
                <w:left w:val="none" w:sz="0" w:space="0" w:color="auto"/>
                <w:bottom w:val="none" w:sz="0" w:space="0" w:color="auto"/>
                <w:right w:val="none" w:sz="0" w:space="0" w:color="auto"/>
              </w:divBdr>
              <w:divsChild>
                <w:div w:id="242835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7143036">
      <w:bodyDiv w:val="1"/>
      <w:marLeft w:val="0"/>
      <w:marRight w:val="0"/>
      <w:marTop w:val="0"/>
      <w:marBottom w:val="0"/>
      <w:divBdr>
        <w:top w:val="none" w:sz="0" w:space="0" w:color="auto"/>
        <w:left w:val="none" w:sz="0" w:space="0" w:color="auto"/>
        <w:bottom w:val="none" w:sz="0" w:space="0" w:color="auto"/>
        <w:right w:val="none" w:sz="0" w:space="0" w:color="auto"/>
      </w:divBdr>
      <w:divsChild>
        <w:div w:id="1386181511">
          <w:marLeft w:val="0"/>
          <w:marRight w:val="0"/>
          <w:marTop w:val="0"/>
          <w:marBottom w:val="0"/>
          <w:divBdr>
            <w:top w:val="none" w:sz="0" w:space="0" w:color="auto"/>
            <w:left w:val="none" w:sz="0" w:space="0" w:color="auto"/>
            <w:bottom w:val="none" w:sz="0" w:space="0" w:color="auto"/>
            <w:right w:val="none" w:sz="0" w:space="0" w:color="auto"/>
          </w:divBdr>
          <w:divsChild>
            <w:div w:id="1199469538">
              <w:marLeft w:val="0"/>
              <w:marRight w:val="0"/>
              <w:marTop w:val="0"/>
              <w:marBottom w:val="0"/>
              <w:divBdr>
                <w:top w:val="none" w:sz="0" w:space="0" w:color="auto"/>
                <w:left w:val="none" w:sz="0" w:space="0" w:color="auto"/>
                <w:bottom w:val="none" w:sz="0" w:space="0" w:color="auto"/>
                <w:right w:val="none" w:sz="0" w:space="0" w:color="auto"/>
              </w:divBdr>
              <w:divsChild>
                <w:div w:id="163252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170740">
      <w:bodyDiv w:val="1"/>
      <w:marLeft w:val="0"/>
      <w:marRight w:val="0"/>
      <w:marTop w:val="0"/>
      <w:marBottom w:val="0"/>
      <w:divBdr>
        <w:top w:val="none" w:sz="0" w:space="0" w:color="auto"/>
        <w:left w:val="none" w:sz="0" w:space="0" w:color="auto"/>
        <w:bottom w:val="none" w:sz="0" w:space="0" w:color="auto"/>
        <w:right w:val="none" w:sz="0" w:space="0" w:color="auto"/>
      </w:divBdr>
      <w:divsChild>
        <w:div w:id="1999381063">
          <w:marLeft w:val="0"/>
          <w:marRight w:val="0"/>
          <w:marTop w:val="0"/>
          <w:marBottom w:val="0"/>
          <w:divBdr>
            <w:top w:val="none" w:sz="0" w:space="0" w:color="auto"/>
            <w:left w:val="none" w:sz="0" w:space="0" w:color="auto"/>
            <w:bottom w:val="none" w:sz="0" w:space="0" w:color="auto"/>
            <w:right w:val="none" w:sz="0" w:space="0" w:color="auto"/>
          </w:divBdr>
          <w:divsChild>
            <w:div w:id="2013869083">
              <w:marLeft w:val="0"/>
              <w:marRight w:val="0"/>
              <w:marTop w:val="0"/>
              <w:marBottom w:val="0"/>
              <w:divBdr>
                <w:top w:val="none" w:sz="0" w:space="0" w:color="auto"/>
                <w:left w:val="none" w:sz="0" w:space="0" w:color="auto"/>
                <w:bottom w:val="none" w:sz="0" w:space="0" w:color="auto"/>
                <w:right w:val="none" w:sz="0" w:space="0" w:color="auto"/>
              </w:divBdr>
              <w:divsChild>
                <w:div w:id="1940597906">
                  <w:marLeft w:val="0"/>
                  <w:marRight w:val="0"/>
                  <w:marTop w:val="0"/>
                  <w:marBottom w:val="0"/>
                  <w:divBdr>
                    <w:top w:val="none" w:sz="0" w:space="0" w:color="auto"/>
                    <w:left w:val="none" w:sz="0" w:space="0" w:color="auto"/>
                    <w:bottom w:val="none" w:sz="0" w:space="0" w:color="auto"/>
                    <w:right w:val="none" w:sz="0" w:space="0" w:color="auto"/>
                  </w:divBdr>
                  <w:divsChild>
                    <w:div w:id="1311054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jpe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A43615-BC57-5143-8468-9C4EB7010D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0</TotalTime>
  <Pages>9</Pages>
  <Words>6722</Words>
  <Characters>38319</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epikaa Menon</dc:creator>
  <cp:keywords/>
  <dc:description/>
  <cp:lastModifiedBy>Deepikaa Menon</cp:lastModifiedBy>
  <cp:revision>237</cp:revision>
  <dcterms:created xsi:type="dcterms:W3CDTF">2020-08-18T14:01:00Z</dcterms:created>
  <dcterms:modified xsi:type="dcterms:W3CDTF">2020-08-27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f2ac8a5-e976-3cea-89dd-fb7424368759</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